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Program Studi</w:t>
      </w:r>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Teknik Informatika</w:t>
      </w:r>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Disusun Oleh :</w:t>
      </w:r>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2813267"/>
      <w:r w:rsidRPr="00310387">
        <w:rPr>
          <w:b w:val="0"/>
          <w:bCs/>
        </w:rPr>
        <w:lastRenderedPageBreak/>
        <w:t>LEMBAR PENGESAHAN</w:t>
      </w:r>
      <w:bookmarkEnd w:id="1"/>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77777777" w:rsidR="00310387" w:rsidRPr="00310387" w:rsidRDefault="00310387" w:rsidP="00310387">
      <w:pPr>
        <w:spacing w:after="0" w:line="240" w:lineRule="auto"/>
        <w:jc w:val="center"/>
        <w:rPr>
          <w:rFonts w:ascii="Times New Roman" w:eastAsia="Calibri" w:hAnsi="Times New Roman" w:cs="Times New Roman"/>
          <w:b/>
          <w:bCs/>
          <w:sz w:val="28"/>
          <w:szCs w:val="28"/>
          <w:u w:val="single"/>
          <w:lang w:val="en-US"/>
        </w:rPr>
      </w:pPr>
      <w:r w:rsidRPr="00310387">
        <w:rPr>
          <w:rFonts w:ascii="Times New Roman" w:eastAsia="Calibri" w:hAnsi="Times New Roman" w:cs="Times New Roman"/>
          <w:b/>
          <w:bCs/>
          <w:sz w:val="28"/>
          <w:szCs w:val="28"/>
          <w:u w:val="single"/>
          <w:lang w:val="en-US"/>
        </w:rPr>
        <w:t>MUH.ASEP PUJIANA</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Faisal Akbar, M.T</w:t>
            </w:r>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470712BB"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r>
              <w:rPr>
                <w:rFonts w:ascii="Times New Roman" w:hAnsi="Times New Roman"/>
                <w:sz w:val="24"/>
                <w:szCs w:val="24"/>
                <w:lang w:val="en-US"/>
              </w:rPr>
              <w:t>s</w:t>
            </w:r>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Faisal Akbar, M.T</w:t>
            </w:r>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Cucu Handayani, M.Kom</w:t>
            </w:r>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bl>
    <w:p w14:paraId="6D90CC2B" w14:textId="77777777" w:rsidR="00C41756" w:rsidRDefault="00C41756">
      <w:pPr>
        <w:rPr>
          <w:rFonts w:ascii="Times New Roman" w:hAnsi="Times New Roman"/>
          <w:b/>
          <w:iCs/>
          <w:caps/>
          <w:sz w:val="28"/>
          <w:lang w:val="en-US"/>
        </w:rPr>
      </w:pPr>
      <w:r>
        <w:br w:type="page"/>
      </w:r>
    </w:p>
    <w:p w14:paraId="316174C1" w14:textId="6D234557" w:rsidR="00586F2A" w:rsidRPr="0083399D" w:rsidRDefault="00C41756" w:rsidP="00C41756">
      <w:pPr>
        <w:pStyle w:val="Heading1"/>
        <w:numPr>
          <w:ilvl w:val="0"/>
          <w:numId w:val="0"/>
        </w:numPr>
        <w:rPr>
          <w:b w:val="0"/>
          <w:bCs/>
        </w:rPr>
      </w:pPr>
      <w:bookmarkStart w:id="2" w:name="_Toc82813268"/>
      <w:r w:rsidRPr="0083399D">
        <w:rPr>
          <w:b w:val="0"/>
          <w:bCs/>
        </w:rPr>
        <w:lastRenderedPageBreak/>
        <w:t>LEMBAR PENGESAHAN SIDANG</w:t>
      </w:r>
      <w:bookmarkEnd w:id="2"/>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3" w:name="_Hlk56418547"/>
            <w:r w:rsidRPr="0083399D">
              <w:rPr>
                <w:rFonts w:ascii="Times New Roman" w:hAnsi="Times New Roman"/>
                <w:sz w:val="24"/>
                <w:szCs w:val="24"/>
                <w:lang w:val="en-US"/>
              </w:rPr>
              <w:t>Pembimbing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Faisal Akbar, M.T</w:t>
            </w:r>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imbing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antu Ketua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Faisal Akbar, M.T</w:t>
            </w:r>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 Program Studi</w:t>
            </w:r>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Cucu Handayani, M.Kom</w:t>
            </w:r>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w:t>
            </w:r>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STIKOM Poltek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bookmarkEnd w:id="3"/>
    </w:tbl>
    <w:p w14:paraId="7D280FF1" w14:textId="77777777" w:rsidR="00586F2A" w:rsidRDefault="00586F2A">
      <w:pPr>
        <w:rPr>
          <w:rFonts w:ascii="Times New Roman" w:hAnsi="Times New Roman"/>
          <w:b/>
          <w:iCs/>
          <w:caps/>
          <w:sz w:val="28"/>
          <w:lang w:val="en-US"/>
        </w:rPr>
      </w:pPr>
      <w:r>
        <w:br w:type="page"/>
      </w:r>
    </w:p>
    <w:p w14:paraId="47BE5DDA" w14:textId="10752C2F" w:rsidR="00586F2A" w:rsidRDefault="00586F2A" w:rsidP="00C41756">
      <w:pPr>
        <w:pStyle w:val="Heading1"/>
        <w:numPr>
          <w:ilvl w:val="0"/>
          <w:numId w:val="0"/>
        </w:numPr>
      </w:pPr>
      <w:bookmarkStart w:id="4" w:name="_Toc82813269"/>
      <w:r>
        <w:lastRenderedPageBreak/>
        <w:t>PERNYATAAN KEASLIAN TUGAS AKHIR</w:t>
      </w:r>
      <w:bookmarkEnd w:id="4"/>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1CC6EA30"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1D6D7F83" w:rsidR="00586F2A" w:rsidRDefault="00586F2A" w:rsidP="00310387">
      <w:pPr>
        <w:pStyle w:val="Heading1"/>
        <w:numPr>
          <w:ilvl w:val="0"/>
          <w:numId w:val="0"/>
        </w:numPr>
        <w:spacing w:line="240" w:lineRule="auto"/>
      </w:pPr>
      <w:bookmarkStart w:id="5" w:name="_Toc82813270"/>
      <w:r>
        <w:lastRenderedPageBreak/>
        <w:t>PERNYATAAN PERSETUJUAN PUBLIK</w:t>
      </w:r>
      <w:r w:rsidR="00823128">
        <w:t>A</w:t>
      </w:r>
      <w:r>
        <w:t>SI</w:t>
      </w:r>
      <w:r w:rsidR="00310387">
        <w:t xml:space="preserve"> ILMIAH UNTUK KEPENTINGAN AKADEMIK</w:t>
      </w:r>
      <w:bookmarkEnd w:id="5"/>
    </w:p>
    <w:p w14:paraId="63DB34CB"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 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Demi mengembangkan ilmu pengetahuan, menyetujui untuk memberikan kepada STIKOM Poltek Cirebon Hak Bebas Royalti Non-Ekslusif (</w:t>
      </w:r>
      <w:r w:rsidRPr="007C13F6">
        <w:rPr>
          <w:rFonts w:ascii="Times New Roman" w:hAnsi="Times New Roman" w:cs="Times New Roman"/>
          <w:i/>
          <w:iCs/>
          <w:sz w:val="24"/>
          <w:szCs w:val="24"/>
          <w:lang w:val="en-US"/>
        </w:rPr>
        <w:t>Non-Exlusive Royalty Free Right</w:t>
      </w:r>
      <w:r w:rsidRPr="007C13F6">
        <w:rPr>
          <w:rFonts w:ascii="Times New Roman" w:hAnsi="Times New Roman" w:cs="Times New Roman"/>
          <w:sz w:val="24"/>
          <w:szCs w:val="24"/>
          <w:lang w:val="en-US"/>
        </w:rPr>
        <w:t xml:space="preserve">) atas tugas akhir (skripsi) saya yang berjudul: </w:t>
      </w:r>
    </w:p>
    <w:p w14:paraId="4414AA63" w14:textId="058AA5B0"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Dengan Hak Bebas Royalti Non-Ekslusif 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nnya di internet atau media lain untuk kepentingan akademis tanpa perlu meminta ij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6" w:name="_Toc82813271"/>
      <w:r>
        <w:lastRenderedPageBreak/>
        <w:t>MOTTO</w:t>
      </w:r>
      <w:bookmarkEnd w:id="6"/>
    </w:p>
    <w:p w14:paraId="159109C8" w14:textId="0AE9CB65"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Pr>
          <w:rFonts w:ascii="Times New Roman" w:eastAsia="Calibri" w:hAnsi="Times New Roman" w:cs="Times New Roman"/>
          <w:b/>
          <w:bCs/>
          <w:i/>
          <w:iCs/>
          <w:sz w:val="36"/>
          <w:szCs w:val="36"/>
          <w:lang w:val="en-US"/>
        </w:rPr>
        <w:t xml:space="preserve">Jadilah Besar Meskipun </w:t>
      </w:r>
      <w:r w:rsidR="00883AA1">
        <w:rPr>
          <w:rFonts w:ascii="Times New Roman" w:eastAsia="Calibri" w:hAnsi="Times New Roman" w:cs="Times New Roman"/>
          <w:b/>
          <w:bCs/>
          <w:i/>
          <w:iCs/>
          <w:sz w:val="36"/>
          <w:szCs w:val="36"/>
          <w:lang w:val="en-US"/>
        </w:rPr>
        <w:t>K</w:t>
      </w:r>
      <w:r>
        <w:rPr>
          <w:rFonts w:ascii="Times New Roman" w:eastAsia="Calibri" w:hAnsi="Times New Roman" w:cs="Times New Roman"/>
          <w:b/>
          <w:bCs/>
          <w:i/>
          <w:iCs/>
          <w:sz w:val="36"/>
          <w:szCs w:val="36"/>
          <w:lang w:val="en-US"/>
        </w:rPr>
        <w:t>ecil Dan Tetaplah Hidup Walau Tak Berguna</w:t>
      </w:r>
      <w:r w:rsidRPr="00310387">
        <w:rPr>
          <w:rFonts w:ascii="Times New Roman" w:eastAsia="Calibri" w:hAnsi="Times New Roman" w:cs="Times New Roman"/>
          <w:b/>
          <w:bCs/>
          <w:i/>
          <w:iCs/>
          <w:sz w:val="36"/>
          <w:szCs w:val="36"/>
          <w:lang w:val="en-US"/>
        </w:rPr>
        <w:t>”</w:t>
      </w:r>
    </w:p>
    <w:p w14:paraId="51D1510F" w14:textId="77777777" w:rsidR="00586F2A" w:rsidRDefault="00586F2A">
      <w:pPr>
        <w:rPr>
          <w:rFonts w:ascii="Times New Roman" w:hAnsi="Times New Roman"/>
          <w:b/>
          <w:iCs/>
          <w:caps/>
          <w:sz w:val="28"/>
          <w:lang w:val="en-US"/>
        </w:rPr>
      </w:pPr>
      <w:r>
        <w:br w:type="page"/>
      </w:r>
    </w:p>
    <w:p w14:paraId="47E06987" w14:textId="1A9B6F6D" w:rsidR="00586F2A" w:rsidRDefault="00586F2A" w:rsidP="00C41756">
      <w:pPr>
        <w:pStyle w:val="Heading1"/>
        <w:numPr>
          <w:ilvl w:val="0"/>
          <w:numId w:val="0"/>
        </w:numPr>
      </w:pPr>
      <w:bookmarkStart w:id="7" w:name="_Toc82813272"/>
      <w:bookmarkStart w:id="8" w:name="_Hlk82847578"/>
      <w:r>
        <w:lastRenderedPageBreak/>
        <w:t>DAFTAR RIWAYAT HIDUP</w:t>
      </w:r>
      <w:bookmarkEnd w:id="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9" w:name="_Hlk82847025"/>
            <w:bookmarkEnd w:id="8"/>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27098E"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0"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0"/>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1"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2E3F5EE"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9"/>
      <w:bookmarkEnd w:id="11"/>
      <w:r w:rsidR="00586F2A" w:rsidRPr="005B69B3">
        <w:rPr>
          <w:rFonts w:ascii="Times New Roman" w:hAnsi="Times New Roman" w:cs="Times New Roman"/>
          <w:b/>
          <w:bCs/>
          <w:u w:val="single"/>
        </w:rPr>
        <w:br w:type="page"/>
      </w:r>
    </w:p>
    <w:p w14:paraId="56011C26" w14:textId="4666BC75" w:rsidR="00586F2A" w:rsidRDefault="00586F2A" w:rsidP="00C41756">
      <w:pPr>
        <w:pStyle w:val="Heading1"/>
        <w:numPr>
          <w:ilvl w:val="0"/>
          <w:numId w:val="0"/>
        </w:numPr>
      </w:pPr>
      <w:bookmarkStart w:id="12" w:name="_Toc82813273"/>
      <w:r>
        <w:lastRenderedPageBreak/>
        <w:t>ABSTRAK</w:t>
      </w:r>
      <w:bookmarkEnd w:id="12"/>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13" w:name="_Toc82813274"/>
      <w:r>
        <w:lastRenderedPageBreak/>
        <w:t>ABSTRACK</w:t>
      </w:r>
      <w:bookmarkEnd w:id="13"/>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14" w:name="_Toc82813275"/>
      <w:r>
        <w:lastRenderedPageBreak/>
        <w:t>KATA PENGANTAR</w:t>
      </w:r>
      <w:bookmarkEnd w:id="14"/>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15" w:name="_Toc82813276"/>
      <w:r>
        <w:lastRenderedPageBreak/>
        <w:t>DAFTAR ISI</w:t>
      </w:r>
      <w:bookmarkEnd w:id="15"/>
    </w:p>
    <w:sdt>
      <w:sdtPr>
        <w:rPr>
          <w:rFonts w:ascii="Times New Roman" w:eastAsiaTheme="minorHAnsi" w:hAnsi="Times New Roman" w:cs="Times New Roman"/>
          <w:color w:val="auto"/>
          <w:sz w:val="24"/>
          <w:szCs w:val="24"/>
          <w:lang w:val="id-ID"/>
        </w:rPr>
        <w:id w:val="-1452085373"/>
        <w:docPartObj>
          <w:docPartGallery w:val="Table of Contents"/>
          <w:docPartUnique/>
        </w:docPartObj>
      </w:sdtPr>
      <w:sdtEndPr>
        <w:rPr>
          <w:noProof/>
        </w:rPr>
      </w:sdtEndPr>
      <w:sdtContent>
        <w:p w14:paraId="41F25755" w14:textId="79F866E3" w:rsidR="00D5071B" w:rsidRPr="00846753" w:rsidRDefault="00D5071B" w:rsidP="00846753">
          <w:pPr>
            <w:pStyle w:val="TOCHeading"/>
            <w:spacing w:after="240" w:line="240" w:lineRule="auto"/>
            <w:rPr>
              <w:rFonts w:ascii="Times New Roman" w:hAnsi="Times New Roman" w:cs="Times New Roman"/>
              <w:sz w:val="24"/>
              <w:szCs w:val="24"/>
            </w:rPr>
          </w:pPr>
        </w:p>
        <w:p w14:paraId="0411F9C9" w14:textId="5DE723F1" w:rsidR="00675E94" w:rsidRPr="007429A7" w:rsidRDefault="00D5071B" w:rsidP="007429A7">
          <w:pPr>
            <w:pStyle w:val="TOC1"/>
            <w:rPr>
              <w:rFonts w:eastAsiaTheme="minorEastAsia"/>
              <w:lang w:val="en-ID" w:eastAsia="en-ID"/>
            </w:rPr>
          </w:pPr>
          <w:r w:rsidRPr="00846753">
            <w:rPr>
              <w:noProof w:val="0"/>
            </w:rPr>
            <w:fldChar w:fldCharType="begin"/>
          </w:r>
          <w:r w:rsidRPr="00846753">
            <w:instrText xml:space="preserve"> TOC \o "1-3" \h \z \u </w:instrText>
          </w:r>
          <w:r w:rsidRPr="00846753">
            <w:rPr>
              <w:noProof w:val="0"/>
            </w:rPr>
            <w:fldChar w:fldCharType="separate"/>
          </w:r>
          <w:hyperlink w:anchor="_Toc82813267" w:history="1">
            <w:r w:rsidR="00675E94" w:rsidRPr="007429A7">
              <w:rPr>
                <w:rStyle w:val="Hyperlink"/>
                <w:b/>
                <w:bCs/>
              </w:rPr>
              <w:t>LEMBAR PENGESAHAN</w:t>
            </w:r>
            <w:r w:rsidR="00675E94" w:rsidRPr="007429A7">
              <w:rPr>
                <w:webHidden/>
              </w:rPr>
              <w:tab/>
            </w:r>
            <w:r w:rsidR="00675E94" w:rsidRPr="007429A7">
              <w:rPr>
                <w:webHidden/>
              </w:rPr>
              <w:fldChar w:fldCharType="begin"/>
            </w:r>
            <w:r w:rsidR="00675E94" w:rsidRPr="007429A7">
              <w:rPr>
                <w:webHidden/>
              </w:rPr>
              <w:instrText xml:space="preserve"> PAGEREF _Toc82813267 \h </w:instrText>
            </w:r>
            <w:r w:rsidR="00675E94" w:rsidRPr="007429A7">
              <w:rPr>
                <w:webHidden/>
              </w:rPr>
            </w:r>
            <w:r w:rsidR="00675E94" w:rsidRPr="007429A7">
              <w:rPr>
                <w:webHidden/>
              </w:rPr>
              <w:fldChar w:fldCharType="separate"/>
            </w:r>
            <w:r w:rsidR="007429A7">
              <w:rPr>
                <w:webHidden/>
              </w:rPr>
              <w:t>ii</w:t>
            </w:r>
            <w:r w:rsidR="00675E94" w:rsidRPr="007429A7">
              <w:rPr>
                <w:webHidden/>
              </w:rPr>
              <w:fldChar w:fldCharType="end"/>
            </w:r>
          </w:hyperlink>
        </w:p>
        <w:p w14:paraId="40A84865" w14:textId="73D2B128" w:rsidR="00675E94" w:rsidRPr="007429A7" w:rsidRDefault="0027098E" w:rsidP="007429A7">
          <w:pPr>
            <w:pStyle w:val="TOC1"/>
            <w:rPr>
              <w:rFonts w:eastAsiaTheme="minorEastAsia"/>
              <w:lang w:val="en-ID" w:eastAsia="en-ID"/>
            </w:rPr>
          </w:pPr>
          <w:hyperlink w:anchor="_Toc82813268" w:history="1">
            <w:r w:rsidR="00675E94" w:rsidRPr="007429A7">
              <w:rPr>
                <w:rStyle w:val="Hyperlink"/>
                <w:b/>
                <w:bCs/>
              </w:rPr>
              <w:t>LEMBAR PENGESAHAN SIDANG</w:t>
            </w:r>
            <w:r w:rsidR="00675E94" w:rsidRPr="007429A7">
              <w:rPr>
                <w:webHidden/>
              </w:rPr>
              <w:tab/>
            </w:r>
            <w:r w:rsidR="00675E94" w:rsidRPr="007429A7">
              <w:rPr>
                <w:webHidden/>
              </w:rPr>
              <w:fldChar w:fldCharType="begin"/>
            </w:r>
            <w:r w:rsidR="00675E94" w:rsidRPr="007429A7">
              <w:rPr>
                <w:webHidden/>
              </w:rPr>
              <w:instrText xml:space="preserve"> PAGEREF _Toc82813268 \h </w:instrText>
            </w:r>
            <w:r w:rsidR="00675E94" w:rsidRPr="007429A7">
              <w:rPr>
                <w:webHidden/>
              </w:rPr>
            </w:r>
            <w:r w:rsidR="00675E94" w:rsidRPr="007429A7">
              <w:rPr>
                <w:webHidden/>
              </w:rPr>
              <w:fldChar w:fldCharType="separate"/>
            </w:r>
            <w:r w:rsidR="007429A7">
              <w:rPr>
                <w:webHidden/>
              </w:rPr>
              <w:t>iii</w:t>
            </w:r>
            <w:r w:rsidR="00675E94" w:rsidRPr="007429A7">
              <w:rPr>
                <w:webHidden/>
              </w:rPr>
              <w:fldChar w:fldCharType="end"/>
            </w:r>
          </w:hyperlink>
        </w:p>
        <w:p w14:paraId="12EE2342" w14:textId="4B370726" w:rsidR="00675E94" w:rsidRPr="007429A7" w:rsidRDefault="0027098E" w:rsidP="007429A7">
          <w:pPr>
            <w:pStyle w:val="TOC1"/>
            <w:rPr>
              <w:rFonts w:eastAsiaTheme="minorEastAsia"/>
              <w:lang w:val="en-ID" w:eastAsia="en-ID"/>
            </w:rPr>
          </w:pPr>
          <w:hyperlink w:anchor="_Toc82813269" w:history="1">
            <w:r w:rsidR="00675E94" w:rsidRPr="007429A7">
              <w:rPr>
                <w:rStyle w:val="Hyperlink"/>
                <w:b/>
                <w:bCs/>
              </w:rPr>
              <w:t>PERNYATAAN KEASLIAN TUGAS AKHIR</w:t>
            </w:r>
            <w:r w:rsidR="00675E94" w:rsidRPr="007429A7">
              <w:rPr>
                <w:webHidden/>
              </w:rPr>
              <w:tab/>
            </w:r>
            <w:r w:rsidR="00675E94" w:rsidRPr="007429A7">
              <w:rPr>
                <w:webHidden/>
              </w:rPr>
              <w:fldChar w:fldCharType="begin"/>
            </w:r>
            <w:r w:rsidR="00675E94" w:rsidRPr="007429A7">
              <w:rPr>
                <w:webHidden/>
              </w:rPr>
              <w:instrText xml:space="preserve"> PAGEREF _Toc82813269 \h </w:instrText>
            </w:r>
            <w:r w:rsidR="00675E94" w:rsidRPr="007429A7">
              <w:rPr>
                <w:webHidden/>
              </w:rPr>
            </w:r>
            <w:r w:rsidR="00675E94" w:rsidRPr="007429A7">
              <w:rPr>
                <w:webHidden/>
              </w:rPr>
              <w:fldChar w:fldCharType="separate"/>
            </w:r>
            <w:r w:rsidR="007429A7">
              <w:rPr>
                <w:webHidden/>
              </w:rPr>
              <w:t>iv</w:t>
            </w:r>
            <w:r w:rsidR="00675E94" w:rsidRPr="007429A7">
              <w:rPr>
                <w:webHidden/>
              </w:rPr>
              <w:fldChar w:fldCharType="end"/>
            </w:r>
          </w:hyperlink>
        </w:p>
        <w:p w14:paraId="54CB6947" w14:textId="1A6A7807" w:rsidR="00675E94" w:rsidRPr="007429A7" w:rsidRDefault="0027098E" w:rsidP="007429A7">
          <w:pPr>
            <w:pStyle w:val="TOC1"/>
            <w:rPr>
              <w:rFonts w:eastAsiaTheme="minorEastAsia"/>
              <w:lang w:val="en-ID" w:eastAsia="en-ID"/>
            </w:rPr>
          </w:pPr>
          <w:hyperlink w:anchor="_Toc82813270" w:history="1">
            <w:r w:rsidR="00675E94" w:rsidRPr="007429A7">
              <w:rPr>
                <w:rStyle w:val="Hyperlink"/>
                <w:b/>
                <w:bCs/>
              </w:rPr>
              <w:t>PERNYATAAN PERSETUJUAN PUBLIKASI ILMIAH UNTUK KEPENTINGAN AKADEMIK</w:t>
            </w:r>
            <w:r w:rsidR="00675E94" w:rsidRPr="007429A7">
              <w:rPr>
                <w:webHidden/>
              </w:rPr>
              <w:tab/>
            </w:r>
            <w:r w:rsidR="00675E94" w:rsidRPr="007429A7">
              <w:rPr>
                <w:webHidden/>
              </w:rPr>
              <w:fldChar w:fldCharType="begin"/>
            </w:r>
            <w:r w:rsidR="00675E94" w:rsidRPr="007429A7">
              <w:rPr>
                <w:webHidden/>
              </w:rPr>
              <w:instrText xml:space="preserve"> PAGEREF _Toc82813270 \h </w:instrText>
            </w:r>
            <w:r w:rsidR="00675E94" w:rsidRPr="007429A7">
              <w:rPr>
                <w:webHidden/>
              </w:rPr>
            </w:r>
            <w:r w:rsidR="00675E94" w:rsidRPr="007429A7">
              <w:rPr>
                <w:webHidden/>
              </w:rPr>
              <w:fldChar w:fldCharType="separate"/>
            </w:r>
            <w:r w:rsidR="007429A7">
              <w:rPr>
                <w:webHidden/>
              </w:rPr>
              <w:t>v</w:t>
            </w:r>
            <w:r w:rsidR="00675E94" w:rsidRPr="007429A7">
              <w:rPr>
                <w:webHidden/>
              </w:rPr>
              <w:fldChar w:fldCharType="end"/>
            </w:r>
          </w:hyperlink>
        </w:p>
        <w:p w14:paraId="1A929B84" w14:textId="5BEA3066" w:rsidR="00675E94" w:rsidRPr="007429A7" w:rsidRDefault="0027098E" w:rsidP="007429A7">
          <w:pPr>
            <w:pStyle w:val="TOC1"/>
            <w:rPr>
              <w:rFonts w:eastAsiaTheme="minorEastAsia"/>
              <w:lang w:val="en-ID" w:eastAsia="en-ID"/>
            </w:rPr>
          </w:pPr>
          <w:hyperlink w:anchor="_Toc82813271" w:history="1">
            <w:r w:rsidR="00675E94" w:rsidRPr="007429A7">
              <w:rPr>
                <w:rStyle w:val="Hyperlink"/>
                <w:b/>
                <w:bCs/>
              </w:rPr>
              <w:t>MOTTO</w:t>
            </w:r>
            <w:r w:rsidR="00675E94" w:rsidRPr="007429A7">
              <w:rPr>
                <w:webHidden/>
              </w:rPr>
              <w:tab/>
            </w:r>
            <w:r w:rsidR="00675E94" w:rsidRPr="007429A7">
              <w:rPr>
                <w:webHidden/>
              </w:rPr>
              <w:fldChar w:fldCharType="begin"/>
            </w:r>
            <w:r w:rsidR="00675E94" w:rsidRPr="007429A7">
              <w:rPr>
                <w:webHidden/>
              </w:rPr>
              <w:instrText xml:space="preserve"> PAGEREF _Toc82813271 \h </w:instrText>
            </w:r>
            <w:r w:rsidR="00675E94" w:rsidRPr="007429A7">
              <w:rPr>
                <w:webHidden/>
              </w:rPr>
            </w:r>
            <w:r w:rsidR="00675E94" w:rsidRPr="007429A7">
              <w:rPr>
                <w:webHidden/>
              </w:rPr>
              <w:fldChar w:fldCharType="separate"/>
            </w:r>
            <w:r w:rsidR="007429A7">
              <w:rPr>
                <w:webHidden/>
              </w:rPr>
              <w:t>vi</w:t>
            </w:r>
            <w:r w:rsidR="00675E94" w:rsidRPr="007429A7">
              <w:rPr>
                <w:webHidden/>
              </w:rPr>
              <w:fldChar w:fldCharType="end"/>
            </w:r>
          </w:hyperlink>
        </w:p>
        <w:p w14:paraId="0564DED0" w14:textId="029DAE81" w:rsidR="00675E94" w:rsidRPr="007429A7" w:rsidRDefault="0027098E" w:rsidP="007429A7">
          <w:pPr>
            <w:pStyle w:val="TOC1"/>
            <w:rPr>
              <w:rFonts w:eastAsiaTheme="minorEastAsia"/>
              <w:lang w:val="en-ID" w:eastAsia="en-ID"/>
            </w:rPr>
          </w:pPr>
          <w:hyperlink w:anchor="_Toc82813272" w:history="1">
            <w:r w:rsidR="00675E94" w:rsidRPr="007429A7">
              <w:rPr>
                <w:rStyle w:val="Hyperlink"/>
                <w:b/>
                <w:bCs/>
              </w:rPr>
              <w:t>DAFTAR RIWAYAT HIDUP</w:t>
            </w:r>
            <w:r w:rsidR="00675E94" w:rsidRPr="007429A7">
              <w:rPr>
                <w:webHidden/>
              </w:rPr>
              <w:tab/>
            </w:r>
            <w:r w:rsidR="00675E94" w:rsidRPr="007429A7">
              <w:rPr>
                <w:webHidden/>
              </w:rPr>
              <w:fldChar w:fldCharType="begin"/>
            </w:r>
            <w:r w:rsidR="00675E94" w:rsidRPr="007429A7">
              <w:rPr>
                <w:webHidden/>
              </w:rPr>
              <w:instrText xml:space="preserve"> PAGEREF _Toc82813272 \h </w:instrText>
            </w:r>
            <w:r w:rsidR="00675E94" w:rsidRPr="007429A7">
              <w:rPr>
                <w:webHidden/>
              </w:rPr>
            </w:r>
            <w:r w:rsidR="00675E94" w:rsidRPr="007429A7">
              <w:rPr>
                <w:webHidden/>
              </w:rPr>
              <w:fldChar w:fldCharType="separate"/>
            </w:r>
            <w:r w:rsidR="007429A7">
              <w:rPr>
                <w:webHidden/>
              </w:rPr>
              <w:t>vii</w:t>
            </w:r>
            <w:r w:rsidR="00675E94" w:rsidRPr="007429A7">
              <w:rPr>
                <w:webHidden/>
              </w:rPr>
              <w:fldChar w:fldCharType="end"/>
            </w:r>
          </w:hyperlink>
        </w:p>
        <w:p w14:paraId="09C48C76" w14:textId="7DFA1AC1" w:rsidR="00675E94" w:rsidRPr="007429A7" w:rsidRDefault="0027098E" w:rsidP="007429A7">
          <w:pPr>
            <w:pStyle w:val="TOC1"/>
            <w:rPr>
              <w:rFonts w:eastAsiaTheme="minorEastAsia"/>
              <w:lang w:val="en-ID" w:eastAsia="en-ID"/>
            </w:rPr>
          </w:pPr>
          <w:hyperlink w:anchor="_Toc82813273" w:history="1">
            <w:r w:rsidR="00675E94" w:rsidRPr="007429A7">
              <w:rPr>
                <w:rStyle w:val="Hyperlink"/>
                <w:b/>
                <w:bCs/>
              </w:rPr>
              <w:t>ABSTRAK</w:t>
            </w:r>
            <w:r w:rsidR="00675E94" w:rsidRPr="007429A7">
              <w:rPr>
                <w:webHidden/>
              </w:rPr>
              <w:tab/>
            </w:r>
            <w:r w:rsidR="00675E94" w:rsidRPr="007429A7">
              <w:rPr>
                <w:webHidden/>
              </w:rPr>
              <w:fldChar w:fldCharType="begin"/>
            </w:r>
            <w:r w:rsidR="00675E94" w:rsidRPr="007429A7">
              <w:rPr>
                <w:webHidden/>
              </w:rPr>
              <w:instrText xml:space="preserve"> PAGEREF _Toc82813273 \h </w:instrText>
            </w:r>
            <w:r w:rsidR="00675E94" w:rsidRPr="007429A7">
              <w:rPr>
                <w:webHidden/>
              </w:rPr>
            </w:r>
            <w:r w:rsidR="00675E94" w:rsidRPr="007429A7">
              <w:rPr>
                <w:webHidden/>
              </w:rPr>
              <w:fldChar w:fldCharType="separate"/>
            </w:r>
            <w:r w:rsidR="007429A7">
              <w:rPr>
                <w:webHidden/>
              </w:rPr>
              <w:t>viii</w:t>
            </w:r>
            <w:r w:rsidR="00675E94" w:rsidRPr="007429A7">
              <w:rPr>
                <w:webHidden/>
              </w:rPr>
              <w:fldChar w:fldCharType="end"/>
            </w:r>
          </w:hyperlink>
        </w:p>
        <w:p w14:paraId="544D3580" w14:textId="257C2BBA" w:rsidR="00675E94" w:rsidRPr="007429A7" w:rsidRDefault="0027098E" w:rsidP="007429A7">
          <w:pPr>
            <w:pStyle w:val="TOC1"/>
            <w:rPr>
              <w:rFonts w:eastAsiaTheme="minorEastAsia"/>
              <w:lang w:val="en-ID" w:eastAsia="en-ID"/>
            </w:rPr>
          </w:pPr>
          <w:hyperlink w:anchor="_Toc82813274" w:history="1">
            <w:r w:rsidR="00675E94" w:rsidRPr="007429A7">
              <w:rPr>
                <w:rStyle w:val="Hyperlink"/>
                <w:b/>
                <w:bCs/>
              </w:rPr>
              <w:t>ABSTRACK</w:t>
            </w:r>
            <w:r w:rsidR="00675E94" w:rsidRPr="007429A7">
              <w:rPr>
                <w:webHidden/>
              </w:rPr>
              <w:tab/>
            </w:r>
            <w:r w:rsidR="00675E94" w:rsidRPr="007429A7">
              <w:rPr>
                <w:webHidden/>
              </w:rPr>
              <w:fldChar w:fldCharType="begin"/>
            </w:r>
            <w:r w:rsidR="00675E94" w:rsidRPr="007429A7">
              <w:rPr>
                <w:webHidden/>
              </w:rPr>
              <w:instrText xml:space="preserve"> PAGEREF _Toc82813274 \h </w:instrText>
            </w:r>
            <w:r w:rsidR="00675E94" w:rsidRPr="007429A7">
              <w:rPr>
                <w:webHidden/>
              </w:rPr>
            </w:r>
            <w:r w:rsidR="00675E94" w:rsidRPr="007429A7">
              <w:rPr>
                <w:webHidden/>
              </w:rPr>
              <w:fldChar w:fldCharType="separate"/>
            </w:r>
            <w:r w:rsidR="007429A7">
              <w:rPr>
                <w:webHidden/>
              </w:rPr>
              <w:t>ix</w:t>
            </w:r>
            <w:r w:rsidR="00675E94" w:rsidRPr="007429A7">
              <w:rPr>
                <w:webHidden/>
              </w:rPr>
              <w:fldChar w:fldCharType="end"/>
            </w:r>
          </w:hyperlink>
        </w:p>
        <w:p w14:paraId="310A56E7" w14:textId="33278AFE" w:rsidR="00675E94" w:rsidRPr="007429A7" w:rsidRDefault="0027098E" w:rsidP="007429A7">
          <w:pPr>
            <w:pStyle w:val="TOC1"/>
            <w:rPr>
              <w:rFonts w:eastAsiaTheme="minorEastAsia"/>
              <w:lang w:val="en-ID" w:eastAsia="en-ID"/>
            </w:rPr>
          </w:pPr>
          <w:hyperlink w:anchor="_Toc82813275" w:history="1">
            <w:r w:rsidR="00675E94" w:rsidRPr="007429A7">
              <w:rPr>
                <w:rStyle w:val="Hyperlink"/>
                <w:b/>
                <w:bCs/>
              </w:rPr>
              <w:t>KATA PENGANTAR</w:t>
            </w:r>
            <w:r w:rsidR="00675E94" w:rsidRPr="007429A7">
              <w:rPr>
                <w:webHidden/>
              </w:rPr>
              <w:tab/>
            </w:r>
            <w:r w:rsidR="00675E94" w:rsidRPr="007429A7">
              <w:rPr>
                <w:webHidden/>
              </w:rPr>
              <w:fldChar w:fldCharType="begin"/>
            </w:r>
            <w:r w:rsidR="00675E94" w:rsidRPr="007429A7">
              <w:rPr>
                <w:webHidden/>
              </w:rPr>
              <w:instrText xml:space="preserve"> PAGEREF _Toc82813275 \h </w:instrText>
            </w:r>
            <w:r w:rsidR="00675E94" w:rsidRPr="007429A7">
              <w:rPr>
                <w:webHidden/>
              </w:rPr>
            </w:r>
            <w:r w:rsidR="00675E94" w:rsidRPr="007429A7">
              <w:rPr>
                <w:webHidden/>
              </w:rPr>
              <w:fldChar w:fldCharType="separate"/>
            </w:r>
            <w:r w:rsidR="007429A7">
              <w:rPr>
                <w:webHidden/>
              </w:rPr>
              <w:t>x</w:t>
            </w:r>
            <w:r w:rsidR="00675E94" w:rsidRPr="007429A7">
              <w:rPr>
                <w:webHidden/>
              </w:rPr>
              <w:fldChar w:fldCharType="end"/>
            </w:r>
          </w:hyperlink>
        </w:p>
        <w:p w14:paraId="74B4A8DE" w14:textId="581D758A" w:rsidR="00675E94" w:rsidRPr="007429A7" w:rsidRDefault="0027098E" w:rsidP="007429A7">
          <w:pPr>
            <w:pStyle w:val="TOC1"/>
            <w:rPr>
              <w:rFonts w:eastAsiaTheme="minorEastAsia"/>
              <w:lang w:val="en-ID" w:eastAsia="en-ID"/>
            </w:rPr>
          </w:pPr>
          <w:hyperlink w:anchor="_Toc82813276" w:history="1">
            <w:r w:rsidR="00675E94" w:rsidRPr="007429A7">
              <w:rPr>
                <w:rStyle w:val="Hyperlink"/>
                <w:b/>
                <w:bCs/>
              </w:rPr>
              <w:t>DAFTAR ISI</w:t>
            </w:r>
            <w:r w:rsidR="00675E94" w:rsidRPr="007429A7">
              <w:rPr>
                <w:webHidden/>
              </w:rPr>
              <w:tab/>
            </w:r>
            <w:r w:rsidR="00675E94" w:rsidRPr="007429A7">
              <w:rPr>
                <w:webHidden/>
              </w:rPr>
              <w:fldChar w:fldCharType="begin"/>
            </w:r>
            <w:r w:rsidR="00675E94" w:rsidRPr="007429A7">
              <w:rPr>
                <w:webHidden/>
              </w:rPr>
              <w:instrText xml:space="preserve"> PAGEREF _Toc82813276 \h </w:instrText>
            </w:r>
            <w:r w:rsidR="00675E94" w:rsidRPr="007429A7">
              <w:rPr>
                <w:webHidden/>
              </w:rPr>
            </w:r>
            <w:r w:rsidR="00675E94" w:rsidRPr="007429A7">
              <w:rPr>
                <w:webHidden/>
              </w:rPr>
              <w:fldChar w:fldCharType="separate"/>
            </w:r>
            <w:r w:rsidR="007429A7">
              <w:rPr>
                <w:webHidden/>
              </w:rPr>
              <w:t>xi</w:t>
            </w:r>
            <w:r w:rsidR="00675E94" w:rsidRPr="007429A7">
              <w:rPr>
                <w:webHidden/>
              </w:rPr>
              <w:fldChar w:fldCharType="end"/>
            </w:r>
          </w:hyperlink>
        </w:p>
        <w:p w14:paraId="51BF3B64" w14:textId="2BAC75F5" w:rsidR="00675E94" w:rsidRPr="007429A7" w:rsidRDefault="0027098E" w:rsidP="007429A7">
          <w:pPr>
            <w:pStyle w:val="TOC1"/>
            <w:rPr>
              <w:rFonts w:eastAsiaTheme="minorEastAsia"/>
              <w:lang w:val="en-ID" w:eastAsia="en-ID"/>
            </w:rPr>
          </w:pPr>
          <w:hyperlink w:anchor="_Toc82813277" w:history="1">
            <w:r w:rsidR="00675E94" w:rsidRPr="007429A7">
              <w:rPr>
                <w:rStyle w:val="Hyperlink"/>
                <w:b/>
                <w:bCs/>
              </w:rPr>
              <w:t>DAFTAR TABEL</w:t>
            </w:r>
            <w:r w:rsidR="00675E94" w:rsidRPr="007429A7">
              <w:rPr>
                <w:webHidden/>
              </w:rPr>
              <w:tab/>
            </w:r>
            <w:r w:rsidR="00675E94" w:rsidRPr="007429A7">
              <w:rPr>
                <w:webHidden/>
              </w:rPr>
              <w:fldChar w:fldCharType="begin"/>
            </w:r>
            <w:r w:rsidR="00675E94" w:rsidRPr="007429A7">
              <w:rPr>
                <w:webHidden/>
              </w:rPr>
              <w:instrText xml:space="preserve"> PAGEREF _Toc82813277 \h </w:instrText>
            </w:r>
            <w:r w:rsidR="00675E94" w:rsidRPr="007429A7">
              <w:rPr>
                <w:webHidden/>
              </w:rPr>
            </w:r>
            <w:r w:rsidR="00675E94" w:rsidRPr="007429A7">
              <w:rPr>
                <w:webHidden/>
              </w:rPr>
              <w:fldChar w:fldCharType="separate"/>
            </w:r>
            <w:r w:rsidR="007429A7">
              <w:rPr>
                <w:webHidden/>
              </w:rPr>
              <w:t>xv</w:t>
            </w:r>
            <w:r w:rsidR="00675E94" w:rsidRPr="007429A7">
              <w:rPr>
                <w:webHidden/>
              </w:rPr>
              <w:fldChar w:fldCharType="end"/>
            </w:r>
          </w:hyperlink>
        </w:p>
        <w:p w14:paraId="30565727" w14:textId="3AF08FD6" w:rsidR="00675E94" w:rsidRPr="007429A7" w:rsidRDefault="0027098E" w:rsidP="007429A7">
          <w:pPr>
            <w:pStyle w:val="TOC1"/>
            <w:rPr>
              <w:rFonts w:eastAsiaTheme="minorEastAsia"/>
              <w:lang w:val="en-ID" w:eastAsia="en-ID"/>
            </w:rPr>
          </w:pPr>
          <w:hyperlink w:anchor="_Toc82813278" w:history="1">
            <w:r w:rsidR="00675E94" w:rsidRPr="007429A7">
              <w:rPr>
                <w:rStyle w:val="Hyperlink"/>
                <w:b/>
                <w:bCs/>
              </w:rPr>
              <w:t>DAFTAR GAMBAR</w:t>
            </w:r>
            <w:r w:rsidR="00675E94" w:rsidRPr="007429A7">
              <w:rPr>
                <w:webHidden/>
              </w:rPr>
              <w:tab/>
            </w:r>
            <w:r w:rsidR="00675E94" w:rsidRPr="007429A7">
              <w:rPr>
                <w:webHidden/>
              </w:rPr>
              <w:fldChar w:fldCharType="begin"/>
            </w:r>
            <w:r w:rsidR="00675E94" w:rsidRPr="007429A7">
              <w:rPr>
                <w:webHidden/>
              </w:rPr>
              <w:instrText xml:space="preserve"> PAGEREF _Toc82813278 \h </w:instrText>
            </w:r>
            <w:r w:rsidR="00675E94" w:rsidRPr="007429A7">
              <w:rPr>
                <w:webHidden/>
              </w:rPr>
            </w:r>
            <w:r w:rsidR="00675E94" w:rsidRPr="007429A7">
              <w:rPr>
                <w:webHidden/>
              </w:rPr>
              <w:fldChar w:fldCharType="separate"/>
            </w:r>
            <w:r w:rsidR="007429A7">
              <w:rPr>
                <w:webHidden/>
              </w:rPr>
              <w:t>xvi</w:t>
            </w:r>
            <w:r w:rsidR="00675E94" w:rsidRPr="007429A7">
              <w:rPr>
                <w:webHidden/>
              </w:rPr>
              <w:fldChar w:fldCharType="end"/>
            </w:r>
          </w:hyperlink>
        </w:p>
        <w:p w14:paraId="7B5A3540" w14:textId="37598556" w:rsidR="00675E94" w:rsidRPr="007429A7" w:rsidRDefault="0027098E" w:rsidP="007429A7">
          <w:pPr>
            <w:pStyle w:val="TOC1"/>
            <w:rPr>
              <w:rFonts w:eastAsiaTheme="minorEastAsia"/>
              <w:lang w:val="en-ID" w:eastAsia="en-ID"/>
            </w:rPr>
          </w:pPr>
          <w:hyperlink w:anchor="_Toc82813279" w:history="1">
            <w:r w:rsidR="00675E94" w:rsidRPr="007429A7">
              <w:rPr>
                <w:rStyle w:val="Hyperlink"/>
                <w:b/>
                <w:bCs/>
              </w:rPr>
              <w:t>DAFTAR LAMPIRAN</w:t>
            </w:r>
            <w:r w:rsidR="00675E94" w:rsidRPr="007429A7">
              <w:rPr>
                <w:webHidden/>
              </w:rPr>
              <w:tab/>
            </w:r>
            <w:r w:rsidR="00675E94" w:rsidRPr="007429A7">
              <w:rPr>
                <w:webHidden/>
              </w:rPr>
              <w:fldChar w:fldCharType="begin"/>
            </w:r>
            <w:r w:rsidR="00675E94" w:rsidRPr="007429A7">
              <w:rPr>
                <w:webHidden/>
              </w:rPr>
              <w:instrText xml:space="preserve"> PAGEREF _Toc82813279 \h </w:instrText>
            </w:r>
            <w:r w:rsidR="00675E94" w:rsidRPr="007429A7">
              <w:rPr>
                <w:webHidden/>
              </w:rPr>
            </w:r>
            <w:r w:rsidR="00675E94" w:rsidRPr="007429A7">
              <w:rPr>
                <w:webHidden/>
              </w:rPr>
              <w:fldChar w:fldCharType="separate"/>
            </w:r>
            <w:r w:rsidR="007429A7">
              <w:rPr>
                <w:webHidden/>
              </w:rPr>
              <w:t>xviii</w:t>
            </w:r>
            <w:r w:rsidR="00675E94" w:rsidRPr="007429A7">
              <w:rPr>
                <w:webHidden/>
              </w:rPr>
              <w:fldChar w:fldCharType="end"/>
            </w:r>
          </w:hyperlink>
        </w:p>
        <w:p w14:paraId="4EB9E065" w14:textId="0ABEA6A7" w:rsidR="00675E94" w:rsidRPr="007429A7" w:rsidRDefault="0027098E" w:rsidP="007429A7">
          <w:pPr>
            <w:pStyle w:val="TOC1"/>
            <w:rPr>
              <w:rFonts w:eastAsiaTheme="minorEastAsia"/>
              <w:lang w:val="en-ID" w:eastAsia="en-ID"/>
            </w:rPr>
          </w:pPr>
          <w:hyperlink w:anchor="_Toc82813280" w:history="1">
            <w:r w:rsidR="00675E94" w:rsidRPr="007429A7">
              <w:rPr>
                <w:rStyle w:val="Hyperlink"/>
                <w:b/>
                <w:bCs/>
              </w:rPr>
              <w:t>BAB I PENDAHULUAN</w:t>
            </w:r>
            <w:r w:rsidR="00675E94" w:rsidRPr="007429A7">
              <w:rPr>
                <w:webHidden/>
              </w:rPr>
              <w:tab/>
            </w:r>
            <w:r w:rsidR="00675E94" w:rsidRPr="007429A7">
              <w:rPr>
                <w:webHidden/>
              </w:rPr>
              <w:fldChar w:fldCharType="begin"/>
            </w:r>
            <w:r w:rsidR="00675E94" w:rsidRPr="007429A7">
              <w:rPr>
                <w:webHidden/>
              </w:rPr>
              <w:instrText xml:space="preserve"> PAGEREF _Toc82813280 \h </w:instrText>
            </w:r>
            <w:r w:rsidR="00675E94" w:rsidRPr="007429A7">
              <w:rPr>
                <w:webHidden/>
              </w:rPr>
            </w:r>
            <w:r w:rsidR="00675E94" w:rsidRPr="007429A7">
              <w:rPr>
                <w:webHidden/>
              </w:rPr>
              <w:fldChar w:fldCharType="separate"/>
            </w:r>
            <w:r w:rsidR="007429A7">
              <w:rPr>
                <w:webHidden/>
              </w:rPr>
              <w:t>1</w:t>
            </w:r>
            <w:r w:rsidR="00675E94" w:rsidRPr="007429A7">
              <w:rPr>
                <w:webHidden/>
              </w:rPr>
              <w:fldChar w:fldCharType="end"/>
            </w:r>
          </w:hyperlink>
        </w:p>
        <w:p w14:paraId="4BE25E2E" w14:textId="1BE090A6"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1" w:history="1">
            <w:r w:rsidR="00675E94" w:rsidRPr="00846753">
              <w:rPr>
                <w:rStyle w:val="Hyperlink"/>
                <w:rFonts w:ascii="Times New Roman" w:hAnsi="Times New Roman" w:cs="Times New Roman"/>
                <w:noProof/>
                <w:sz w:val="24"/>
                <w:szCs w:val="24"/>
              </w:rPr>
              <w:t>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atar Belakang</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1</w:t>
            </w:r>
            <w:r w:rsidR="00675E94" w:rsidRPr="00846753">
              <w:rPr>
                <w:rFonts w:ascii="Times New Roman" w:hAnsi="Times New Roman" w:cs="Times New Roman"/>
                <w:noProof/>
                <w:webHidden/>
                <w:sz w:val="24"/>
                <w:szCs w:val="24"/>
              </w:rPr>
              <w:fldChar w:fldCharType="end"/>
            </w:r>
          </w:hyperlink>
        </w:p>
        <w:p w14:paraId="4643DC3C" w14:textId="29D9BA9B"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2" w:history="1">
            <w:r w:rsidR="00675E94" w:rsidRPr="00846753">
              <w:rPr>
                <w:rStyle w:val="Hyperlink"/>
                <w:rFonts w:ascii="Times New Roman" w:hAnsi="Times New Roman" w:cs="Times New Roman"/>
                <w:noProof/>
                <w:sz w:val="24"/>
                <w:szCs w:val="24"/>
              </w:rPr>
              <w:t>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ndentifikasi Masal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w:t>
            </w:r>
            <w:r w:rsidR="00675E94" w:rsidRPr="00846753">
              <w:rPr>
                <w:rFonts w:ascii="Times New Roman" w:hAnsi="Times New Roman" w:cs="Times New Roman"/>
                <w:noProof/>
                <w:webHidden/>
                <w:sz w:val="24"/>
                <w:szCs w:val="24"/>
              </w:rPr>
              <w:fldChar w:fldCharType="end"/>
            </w:r>
          </w:hyperlink>
        </w:p>
        <w:p w14:paraId="3464B540" w14:textId="2EFB390D"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3" w:history="1">
            <w:r w:rsidR="00675E94" w:rsidRPr="00846753">
              <w:rPr>
                <w:rStyle w:val="Hyperlink"/>
                <w:rFonts w:ascii="Times New Roman" w:hAnsi="Times New Roman" w:cs="Times New Roman"/>
                <w:noProof/>
                <w:sz w:val="24"/>
                <w:szCs w:val="24"/>
              </w:rPr>
              <w:t>1.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Batasan Masal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168A2EB8" w14:textId="04504C4D"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4" w:history="1">
            <w:r w:rsidR="00675E94" w:rsidRPr="00846753">
              <w:rPr>
                <w:rStyle w:val="Hyperlink"/>
                <w:rFonts w:ascii="Times New Roman" w:hAnsi="Times New Roman" w:cs="Times New Roman"/>
                <w:noProof/>
                <w:sz w:val="24"/>
                <w:szCs w:val="24"/>
              </w:rPr>
              <w:t>1.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ujuan dan Manfa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4E2F13D9" w14:textId="698F748D"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5" w:history="1">
            <w:r w:rsidR="00675E94" w:rsidRPr="00846753">
              <w:rPr>
                <w:rStyle w:val="Hyperlink"/>
                <w:rFonts w:ascii="Times New Roman" w:hAnsi="Times New Roman" w:cs="Times New Roman"/>
                <w:noProof/>
                <w:sz w:val="24"/>
                <w:szCs w:val="24"/>
              </w:rPr>
              <w:t>1.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uju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7F193ED9" w14:textId="5DD77675"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6" w:history="1">
            <w:r w:rsidR="00675E94" w:rsidRPr="00846753">
              <w:rPr>
                <w:rStyle w:val="Hyperlink"/>
                <w:rFonts w:ascii="Times New Roman" w:hAnsi="Times New Roman" w:cs="Times New Roman"/>
                <w:noProof/>
                <w:sz w:val="24"/>
                <w:szCs w:val="24"/>
              </w:rPr>
              <w:t>1.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anfa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w:t>
            </w:r>
            <w:r w:rsidR="00675E94" w:rsidRPr="00846753">
              <w:rPr>
                <w:rFonts w:ascii="Times New Roman" w:hAnsi="Times New Roman" w:cs="Times New Roman"/>
                <w:noProof/>
                <w:webHidden/>
                <w:sz w:val="24"/>
                <w:szCs w:val="24"/>
              </w:rPr>
              <w:fldChar w:fldCharType="end"/>
            </w:r>
          </w:hyperlink>
        </w:p>
        <w:p w14:paraId="068D14EE" w14:textId="44C22191"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7" w:history="1">
            <w:r w:rsidR="00675E94" w:rsidRPr="00846753">
              <w:rPr>
                <w:rStyle w:val="Hyperlink"/>
                <w:rFonts w:ascii="Times New Roman" w:hAnsi="Times New Roman" w:cs="Times New Roman"/>
                <w:noProof/>
                <w:sz w:val="24"/>
                <w:szCs w:val="24"/>
              </w:rPr>
              <w:t>1.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dan Teknik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6D6898F1" w14:textId="0870EF9C"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8" w:history="1">
            <w:r w:rsidR="00675E94" w:rsidRPr="00846753">
              <w:rPr>
                <w:rStyle w:val="Hyperlink"/>
                <w:rFonts w:ascii="Times New Roman" w:hAnsi="Times New Roman" w:cs="Times New Roman"/>
                <w:noProof/>
                <w:sz w:val="24"/>
                <w:szCs w:val="24"/>
              </w:rPr>
              <w:t>1.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60C05560" w14:textId="2380F746"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9" w:history="1">
            <w:r w:rsidR="00675E94" w:rsidRPr="00846753">
              <w:rPr>
                <w:rStyle w:val="Hyperlink"/>
                <w:rFonts w:ascii="Times New Roman" w:hAnsi="Times New Roman" w:cs="Times New Roman"/>
                <w:noProof/>
                <w:sz w:val="24"/>
                <w:szCs w:val="24"/>
              </w:rPr>
              <w:t>1.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eknik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4D983F95" w14:textId="450DE14C"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0" w:history="1">
            <w:r w:rsidR="00675E94" w:rsidRPr="00846753">
              <w:rPr>
                <w:rStyle w:val="Hyperlink"/>
                <w:rFonts w:ascii="Times New Roman" w:hAnsi="Times New Roman" w:cs="Times New Roman"/>
                <w:noProof/>
                <w:sz w:val="24"/>
                <w:szCs w:val="24"/>
              </w:rPr>
              <w:t>1.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ggapan Dasa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w:t>
            </w:r>
            <w:r w:rsidR="00675E94" w:rsidRPr="00846753">
              <w:rPr>
                <w:rFonts w:ascii="Times New Roman" w:hAnsi="Times New Roman" w:cs="Times New Roman"/>
                <w:noProof/>
                <w:webHidden/>
                <w:sz w:val="24"/>
                <w:szCs w:val="24"/>
              </w:rPr>
              <w:fldChar w:fldCharType="end"/>
            </w:r>
          </w:hyperlink>
        </w:p>
        <w:p w14:paraId="64CC0CB2" w14:textId="6008B5F3"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1" w:history="1">
            <w:r w:rsidR="00675E94" w:rsidRPr="00846753">
              <w:rPr>
                <w:rStyle w:val="Hyperlink"/>
                <w:rFonts w:ascii="Times New Roman" w:hAnsi="Times New Roman" w:cs="Times New Roman"/>
                <w:noProof/>
                <w:sz w:val="24"/>
                <w:szCs w:val="24"/>
              </w:rPr>
              <w:t>1.7</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rangka Pemikir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10</w:t>
            </w:r>
            <w:r w:rsidR="00675E94" w:rsidRPr="00846753">
              <w:rPr>
                <w:rFonts w:ascii="Times New Roman" w:hAnsi="Times New Roman" w:cs="Times New Roman"/>
                <w:noProof/>
                <w:webHidden/>
                <w:sz w:val="24"/>
                <w:szCs w:val="24"/>
              </w:rPr>
              <w:fldChar w:fldCharType="end"/>
            </w:r>
          </w:hyperlink>
        </w:p>
        <w:p w14:paraId="030FF324" w14:textId="2F6E7491"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2" w:history="1">
            <w:r w:rsidR="00675E94" w:rsidRPr="00846753">
              <w:rPr>
                <w:rStyle w:val="Hyperlink"/>
                <w:rFonts w:ascii="Times New Roman" w:hAnsi="Times New Roman" w:cs="Times New Roman"/>
                <w:noProof/>
                <w:sz w:val="24"/>
                <w:szCs w:val="24"/>
              </w:rPr>
              <w:t>1.8</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istematika Penulis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12</w:t>
            </w:r>
            <w:r w:rsidR="00675E94" w:rsidRPr="00846753">
              <w:rPr>
                <w:rFonts w:ascii="Times New Roman" w:hAnsi="Times New Roman" w:cs="Times New Roman"/>
                <w:noProof/>
                <w:webHidden/>
                <w:sz w:val="24"/>
                <w:szCs w:val="24"/>
              </w:rPr>
              <w:fldChar w:fldCharType="end"/>
            </w:r>
          </w:hyperlink>
        </w:p>
        <w:p w14:paraId="15EF63D4" w14:textId="6BC0CBBF"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3" w:history="1">
            <w:r w:rsidR="00675E94" w:rsidRPr="00846753">
              <w:rPr>
                <w:rStyle w:val="Hyperlink"/>
                <w:rFonts w:ascii="Times New Roman" w:hAnsi="Times New Roman" w:cs="Times New Roman"/>
                <w:noProof/>
                <w:sz w:val="24"/>
                <w:szCs w:val="24"/>
              </w:rPr>
              <w:t>1.9</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kasi Penelitian dan Jadwal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1BD574E4" w14:textId="0A4EAD4C"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4" w:history="1">
            <w:r w:rsidR="00675E94" w:rsidRPr="00846753">
              <w:rPr>
                <w:rStyle w:val="Hyperlink"/>
                <w:rFonts w:ascii="Times New Roman" w:hAnsi="Times New Roman" w:cs="Times New Roman"/>
                <w:noProof/>
                <w:sz w:val="24"/>
                <w:szCs w:val="24"/>
              </w:rPr>
              <w:t>1.9.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kasi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66F21422" w14:textId="48C755FF"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5" w:history="1">
            <w:r w:rsidR="00675E94" w:rsidRPr="00846753">
              <w:rPr>
                <w:rStyle w:val="Hyperlink"/>
                <w:rFonts w:ascii="Times New Roman" w:hAnsi="Times New Roman" w:cs="Times New Roman"/>
                <w:noProof/>
                <w:sz w:val="24"/>
                <w:szCs w:val="24"/>
              </w:rPr>
              <w:t>1.9.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Jadwal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6FFB5D3A" w14:textId="4C347123" w:rsidR="00675E94" w:rsidRPr="007429A7" w:rsidRDefault="0027098E" w:rsidP="007429A7">
          <w:pPr>
            <w:pStyle w:val="TOC1"/>
            <w:rPr>
              <w:rFonts w:eastAsiaTheme="minorEastAsia"/>
              <w:lang w:val="en-ID" w:eastAsia="en-ID"/>
            </w:rPr>
          </w:pPr>
          <w:hyperlink w:anchor="_Toc82813296" w:history="1">
            <w:r w:rsidR="00675E94" w:rsidRPr="007429A7">
              <w:rPr>
                <w:rStyle w:val="Hyperlink"/>
                <w:b/>
                <w:bCs/>
              </w:rPr>
              <w:t>BAB II LANDASAN TEORI</w:t>
            </w:r>
            <w:r w:rsidR="00675E94" w:rsidRPr="007429A7">
              <w:rPr>
                <w:webHidden/>
              </w:rPr>
              <w:tab/>
            </w:r>
            <w:r w:rsidR="00675E94" w:rsidRPr="007429A7">
              <w:rPr>
                <w:webHidden/>
              </w:rPr>
              <w:fldChar w:fldCharType="begin"/>
            </w:r>
            <w:r w:rsidR="00675E94" w:rsidRPr="007429A7">
              <w:rPr>
                <w:webHidden/>
              </w:rPr>
              <w:instrText xml:space="preserve"> PAGEREF _Toc82813296 \h </w:instrText>
            </w:r>
            <w:r w:rsidR="00675E94" w:rsidRPr="007429A7">
              <w:rPr>
                <w:webHidden/>
              </w:rPr>
            </w:r>
            <w:r w:rsidR="00675E94" w:rsidRPr="007429A7">
              <w:rPr>
                <w:webHidden/>
              </w:rPr>
              <w:fldChar w:fldCharType="separate"/>
            </w:r>
            <w:r w:rsidR="007429A7">
              <w:rPr>
                <w:webHidden/>
              </w:rPr>
              <w:t>15</w:t>
            </w:r>
            <w:r w:rsidR="00675E94" w:rsidRPr="007429A7">
              <w:rPr>
                <w:webHidden/>
              </w:rPr>
              <w:fldChar w:fldCharType="end"/>
            </w:r>
          </w:hyperlink>
        </w:p>
        <w:p w14:paraId="19346419" w14:textId="7AEA353F"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7" w:history="1">
            <w:r w:rsidR="00675E94" w:rsidRPr="00846753">
              <w:rPr>
                <w:rStyle w:val="Hyperlink"/>
                <w:rFonts w:ascii="Times New Roman" w:hAnsi="Times New Roman" w:cs="Times New Roman"/>
                <w:noProof/>
                <w:sz w:val="24"/>
                <w:szCs w:val="24"/>
              </w:rPr>
              <w:t>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injauan Pustak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15</w:t>
            </w:r>
            <w:r w:rsidR="00675E94" w:rsidRPr="00846753">
              <w:rPr>
                <w:rFonts w:ascii="Times New Roman" w:hAnsi="Times New Roman" w:cs="Times New Roman"/>
                <w:noProof/>
                <w:webHidden/>
                <w:sz w:val="24"/>
                <w:szCs w:val="24"/>
              </w:rPr>
              <w:fldChar w:fldCharType="end"/>
            </w:r>
          </w:hyperlink>
        </w:p>
        <w:p w14:paraId="09F0C776" w14:textId="3DB14624"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8" w:history="1">
            <w:r w:rsidR="00675E94" w:rsidRPr="00846753">
              <w:rPr>
                <w:rStyle w:val="Hyperlink"/>
                <w:rFonts w:ascii="Times New Roman" w:hAnsi="Times New Roman" w:cs="Times New Roman"/>
                <w:noProof/>
                <w:sz w:val="24"/>
                <w:szCs w:val="24"/>
              </w:rPr>
              <w:t>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eori Utama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0</w:t>
            </w:r>
            <w:r w:rsidR="00675E94" w:rsidRPr="00846753">
              <w:rPr>
                <w:rFonts w:ascii="Times New Roman" w:hAnsi="Times New Roman" w:cs="Times New Roman"/>
                <w:noProof/>
                <w:webHidden/>
                <w:sz w:val="24"/>
                <w:szCs w:val="24"/>
              </w:rPr>
              <w:fldChar w:fldCharType="end"/>
            </w:r>
          </w:hyperlink>
        </w:p>
        <w:p w14:paraId="7520AC11" w14:textId="2DA3CA6B"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9" w:history="1">
            <w:r w:rsidR="00675E94" w:rsidRPr="00846753">
              <w:rPr>
                <w:rStyle w:val="Hyperlink"/>
                <w:rFonts w:ascii="Times New Roman" w:hAnsi="Times New Roman" w:cs="Times New Roman"/>
                <w:noProof/>
                <w:sz w:val="24"/>
                <w:szCs w:val="24"/>
              </w:rPr>
              <w:t>2.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cerdasan Buatan (Artificial Intelligenc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0</w:t>
            </w:r>
            <w:r w:rsidR="00675E94" w:rsidRPr="00846753">
              <w:rPr>
                <w:rFonts w:ascii="Times New Roman" w:hAnsi="Times New Roman" w:cs="Times New Roman"/>
                <w:noProof/>
                <w:webHidden/>
                <w:sz w:val="24"/>
                <w:szCs w:val="24"/>
              </w:rPr>
              <w:fldChar w:fldCharType="end"/>
            </w:r>
          </w:hyperlink>
        </w:p>
        <w:p w14:paraId="0175FCD8" w14:textId="361EA997"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0" w:history="1">
            <w:r w:rsidR="00675E94" w:rsidRPr="00846753">
              <w:rPr>
                <w:rStyle w:val="Hyperlink"/>
                <w:rFonts w:ascii="Times New Roman" w:hAnsi="Times New Roman" w:cs="Times New Roman"/>
                <w:noProof/>
                <w:sz w:val="24"/>
                <w:szCs w:val="24"/>
              </w:rPr>
              <w:t>2.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cal Binary Pattern Histogram (LBP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1</w:t>
            </w:r>
            <w:r w:rsidR="00675E94" w:rsidRPr="00846753">
              <w:rPr>
                <w:rFonts w:ascii="Times New Roman" w:hAnsi="Times New Roman" w:cs="Times New Roman"/>
                <w:noProof/>
                <w:webHidden/>
                <w:sz w:val="24"/>
                <w:szCs w:val="24"/>
              </w:rPr>
              <w:fldChar w:fldCharType="end"/>
            </w:r>
          </w:hyperlink>
        </w:p>
        <w:p w14:paraId="267196E7" w14:textId="73EFF678"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1" w:history="1">
            <w:r w:rsidR="00675E94" w:rsidRPr="00846753">
              <w:rPr>
                <w:rStyle w:val="Hyperlink"/>
                <w:rFonts w:ascii="Times New Roman" w:hAnsi="Times New Roman" w:cs="Times New Roman"/>
                <w:noProof/>
                <w:sz w:val="24"/>
                <w:szCs w:val="24"/>
              </w:rPr>
              <w:t>2.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OpenCV</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6</w:t>
            </w:r>
            <w:r w:rsidR="00675E94" w:rsidRPr="00846753">
              <w:rPr>
                <w:rFonts w:ascii="Times New Roman" w:hAnsi="Times New Roman" w:cs="Times New Roman"/>
                <w:noProof/>
                <w:webHidden/>
                <w:sz w:val="24"/>
                <w:szCs w:val="24"/>
              </w:rPr>
              <w:fldChar w:fldCharType="end"/>
            </w:r>
          </w:hyperlink>
        </w:p>
        <w:p w14:paraId="6EB6EABE" w14:textId="4880FB2F"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2" w:history="1">
            <w:r w:rsidR="00675E94" w:rsidRPr="00846753">
              <w:rPr>
                <w:rStyle w:val="Hyperlink"/>
                <w:rFonts w:ascii="Times New Roman" w:hAnsi="Times New Roman" w:cs="Times New Roman"/>
                <w:noProof/>
                <w:sz w:val="24"/>
                <w:szCs w:val="24"/>
              </w:rPr>
              <w:t>2.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Computer Visio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7A5863A8" w14:textId="516E22D3"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3" w:history="1">
            <w:r w:rsidR="00675E94" w:rsidRPr="00846753">
              <w:rPr>
                <w:rStyle w:val="Hyperlink"/>
                <w:rFonts w:ascii="Times New Roman" w:hAnsi="Times New Roman" w:cs="Times New Roman"/>
                <w:noProof/>
                <w:sz w:val="24"/>
                <w:szCs w:val="24"/>
              </w:rPr>
              <w:t>2.2.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ytho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2BF42A87" w14:textId="325C09EB"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4" w:history="1">
            <w:r w:rsidR="00675E94" w:rsidRPr="00846753">
              <w:rPr>
                <w:rStyle w:val="Hyperlink"/>
                <w:rFonts w:ascii="Times New Roman" w:hAnsi="Times New Roman" w:cs="Times New Roman"/>
                <w:noProof/>
                <w:sz w:val="24"/>
                <w:szCs w:val="24"/>
              </w:rPr>
              <w:t>2.2.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Web Service (AW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511058AE" w14:textId="50A316AE"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5" w:history="1">
            <w:r w:rsidR="00675E94" w:rsidRPr="00846753">
              <w:rPr>
                <w:rStyle w:val="Hyperlink"/>
                <w:rFonts w:ascii="Times New Roman" w:hAnsi="Times New Roman" w:cs="Times New Roman"/>
                <w:noProof/>
                <w:sz w:val="24"/>
                <w:szCs w:val="24"/>
              </w:rPr>
              <w:t>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Pengembangan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8</w:t>
            </w:r>
            <w:r w:rsidR="00675E94" w:rsidRPr="00846753">
              <w:rPr>
                <w:rFonts w:ascii="Times New Roman" w:hAnsi="Times New Roman" w:cs="Times New Roman"/>
                <w:noProof/>
                <w:webHidden/>
                <w:sz w:val="24"/>
                <w:szCs w:val="24"/>
              </w:rPr>
              <w:fldChar w:fldCharType="end"/>
            </w:r>
          </w:hyperlink>
        </w:p>
        <w:p w14:paraId="7B26EAAB" w14:textId="5F5AD286"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6" w:history="1">
            <w:r w:rsidR="00675E94" w:rsidRPr="00846753">
              <w:rPr>
                <w:rStyle w:val="Hyperlink"/>
                <w:rFonts w:ascii="Times New Roman" w:hAnsi="Times New Roman" w:cs="Times New Roman"/>
                <w:noProof/>
                <w:sz w:val="24"/>
                <w:szCs w:val="24"/>
              </w:rPr>
              <w:t>2.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Waterfal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8</w:t>
            </w:r>
            <w:r w:rsidR="00675E94" w:rsidRPr="00846753">
              <w:rPr>
                <w:rFonts w:ascii="Times New Roman" w:hAnsi="Times New Roman" w:cs="Times New Roman"/>
                <w:noProof/>
                <w:webHidden/>
                <w:sz w:val="24"/>
                <w:szCs w:val="24"/>
              </w:rPr>
              <w:fldChar w:fldCharType="end"/>
            </w:r>
          </w:hyperlink>
        </w:p>
        <w:p w14:paraId="1F058BB3" w14:textId="75F75321"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7" w:history="1">
            <w:r w:rsidR="00675E94" w:rsidRPr="00846753">
              <w:rPr>
                <w:rStyle w:val="Hyperlink"/>
                <w:rFonts w:ascii="Times New Roman" w:hAnsi="Times New Roman" w:cs="Times New Roman"/>
                <w:noProof/>
                <w:sz w:val="24"/>
                <w:szCs w:val="24"/>
              </w:rPr>
              <w:t>2.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ahapan-tahapan Waterfal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9</w:t>
            </w:r>
            <w:r w:rsidR="00675E94" w:rsidRPr="00846753">
              <w:rPr>
                <w:rFonts w:ascii="Times New Roman" w:hAnsi="Times New Roman" w:cs="Times New Roman"/>
                <w:noProof/>
                <w:webHidden/>
                <w:sz w:val="24"/>
                <w:szCs w:val="24"/>
              </w:rPr>
              <w:fldChar w:fldCharType="end"/>
            </w:r>
          </w:hyperlink>
        </w:p>
        <w:p w14:paraId="32CD02F5" w14:textId="3B618823"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8" w:history="1">
            <w:r w:rsidR="00675E94" w:rsidRPr="00846753">
              <w:rPr>
                <w:rStyle w:val="Hyperlink"/>
                <w:rFonts w:ascii="Times New Roman" w:hAnsi="Times New Roman" w:cs="Times New Roman"/>
                <w:noProof/>
                <w:sz w:val="24"/>
                <w:szCs w:val="24"/>
              </w:rPr>
              <w:t>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ools Perancang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1</w:t>
            </w:r>
            <w:r w:rsidR="00675E94" w:rsidRPr="00846753">
              <w:rPr>
                <w:rFonts w:ascii="Times New Roman" w:hAnsi="Times New Roman" w:cs="Times New Roman"/>
                <w:noProof/>
                <w:webHidden/>
                <w:sz w:val="24"/>
                <w:szCs w:val="24"/>
              </w:rPr>
              <w:fldChar w:fldCharType="end"/>
            </w:r>
          </w:hyperlink>
        </w:p>
        <w:p w14:paraId="7DF73BEE" w14:textId="384C4440"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9" w:history="1">
            <w:r w:rsidR="00675E94" w:rsidRPr="00846753">
              <w:rPr>
                <w:rStyle w:val="Hyperlink"/>
                <w:rFonts w:ascii="Times New Roman" w:hAnsi="Times New Roman" w:cs="Times New Roman"/>
                <w:noProof/>
                <w:sz w:val="24"/>
                <w:szCs w:val="24"/>
              </w:rPr>
              <w:t>2.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char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1</w:t>
            </w:r>
            <w:r w:rsidR="00675E94" w:rsidRPr="00846753">
              <w:rPr>
                <w:rFonts w:ascii="Times New Roman" w:hAnsi="Times New Roman" w:cs="Times New Roman"/>
                <w:noProof/>
                <w:webHidden/>
                <w:sz w:val="24"/>
                <w:szCs w:val="24"/>
              </w:rPr>
              <w:fldChar w:fldCharType="end"/>
            </w:r>
          </w:hyperlink>
        </w:p>
        <w:p w14:paraId="10C30BE1" w14:textId="05C20D24"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0" w:history="1">
            <w:r w:rsidR="00675E94" w:rsidRPr="00846753">
              <w:rPr>
                <w:rStyle w:val="Hyperlink"/>
                <w:rFonts w:ascii="Times New Roman" w:hAnsi="Times New Roman" w:cs="Times New Roman"/>
                <w:noProof/>
                <w:sz w:val="24"/>
                <w:szCs w:val="24"/>
              </w:rPr>
              <w:t>2.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map</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3</w:t>
            </w:r>
            <w:r w:rsidR="00675E94" w:rsidRPr="00846753">
              <w:rPr>
                <w:rFonts w:ascii="Times New Roman" w:hAnsi="Times New Roman" w:cs="Times New Roman"/>
                <w:noProof/>
                <w:webHidden/>
                <w:sz w:val="24"/>
                <w:szCs w:val="24"/>
              </w:rPr>
              <w:fldChar w:fldCharType="end"/>
            </w:r>
          </w:hyperlink>
        </w:p>
        <w:p w14:paraId="25AB784D" w14:textId="1EBB096C"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1" w:history="1">
            <w:r w:rsidR="00675E94" w:rsidRPr="00846753">
              <w:rPr>
                <w:rStyle w:val="Hyperlink"/>
                <w:rFonts w:ascii="Times New Roman" w:hAnsi="Times New Roman" w:cs="Times New Roman"/>
                <w:noProof/>
                <w:sz w:val="24"/>
                <w:szCs w:val="24"/>
              </w:rPr>
              <w:t>2.4.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ata Flow Diagram (DFD)</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4</w:t>
            </w:r>
            <w:r w:rsidR="00675E94" w:rsidRPr="00846753">
              <w:rPr>
                <w:rFonts w:ascii="Times New Roman" w:hAnsi="Times New Roman" w:cs="Times New Roman"/>
                <w:noProof/>
                <w:webHidden/>
                <w:sz w:val="24"/>
                <w:szCs w:val="24"/>
              </w:rPr>
              <w:fldChar w:fldCharType="end"/>
            </w:r>
          </w:hyperlink>
        </w:p>
        <w:p w14:paraId="3E32F957" w14:textId="2BE22C18"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2" w:history="1">
            <w:r w:rsidR="00675E94" w:rsidRPr="00846753">
              <w:rPr>
                <w:rStyle w:val="Hyperlink"/>
                <w:rFonts w:ascii="Times New Roman" w:hAnsi="Times New Roman" w:cs="Times New Roman"/>
                <w:noProof/>
                <w:sz w:val="24"/>
                <w:szCs w:val="24"/>
              </w:rPr>
              <w:t>2.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ools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44945081" w14:textId="217903D2"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3" w:history="1">
            <w:r w:rsidR="00675E94" w:rsidRPr="00846753">
              <w:rPr>
                <w:rStyle w:val="Hyperlink"/>
                <w:rFonts w:ascii="Times New Roman" w:hAnsi="Times New Roman" w:cs="Times New Roman"/>
                <w:noProof/>
                <w:sz w:val="24"/>
                <w:szCs w:val="24"/>
              </w:rPr>
              <w:t>2.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Visual Studio Cod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08E12CCC" w14:textId="681AF50C"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4" w:history="1">
            <w:r w:rsidR="00675E94" w:rsidRPr="00846753">
              <w:rPr>
                <w:rStyle w:val="Hyperlink"/>
                <w:rFonts w:ascii="Times New Roman" w:hAnsi="Times New Roman" w:cs="Times New Roman"/>
                <w:noProof/>
                <w:sz w:val="24"/>
                <w:szCs w:val="24"/>
              </w:rPr>
              <w:t>2.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WS Lambd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41804FF9" w14:textId="0B7ABCAD"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5" w:history="1">
            <w:r w:rsidR="00675E94" w:rsidRPr="00846753">
              <w:rPr>
                <w:rStyle w:val="Hyperlink"/>
                <w:rFonts w:ascii="Times New Roman" w:hAnsi="Times New Roman" w:cs="Times New Roman"/>
                <w:noProof/>
                <w:sz w:val="24"/>
                <w:szCs w:val="24"/>
              </w:rPr>
              <w:t>2.5.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Simple Cloud Storage (S3)</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7288D055" w14:textId="195E2E91"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6" w:history="1">
            <w:r w:rsidR="00675E94" w:rsidRPr="00846753">
              <w:rPr>
                <w:rStyle w:val="Hyperlink"/>
                <w:rFonts w:ascii="Times New Roman" w:hAnsi="Times New Roman" w:cs="Times New Roman"/>
                <w:noProof/>
                <w:sz w:val="24"/>
                <w:szCs w:val="24"/>
              </w:rPr>
              <w:t>2.5.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DynamoDB</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7</w:t>
            </w:r>
            <w:r w:rsidR="00675E94" w:rsidRPr="00846753">
              <w:rPr>
                <w:rFonts w:ascii="Times New Roman" w:hAnsi="Times New Roman" w:cs="Times New Roman"/>
                <w:noProof/>
                <w:webHidden/>
                <w:sz w:val="24"/>
                <w:szCs w:val="24"/>
              </w:rPr>
              <w:fldChar w:fldCharType="end"/>
            </w:r>
          </w:hyperlink>
        </w:p>
        <w:p w14:paraId="05AD34A9" w14:textId="599CA925"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7" w:history="1">
            <w:r w:rsidR="00675E94" w:rsidRPr="00846753">
              <w:rPr>
                <w:rStyle w:val="Hyperlink"/>
                <w:rFonts w:ascii="Times New Roman" w:hAnsi="Times New Roman" w:cs="Times New Roman"/>
                <w:noProof/>
                <w:sz w:val="24"/>
                <w:szCs w:val="24"/>
              </w:rPr>
              <w:t>2.5.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Elastic Compute Cloud (EC2)</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8</w:t>
            </w:r>
            <w:r w:rsidR="00675E94" w:rsidRPr="00846753">
              <w:rPr>
                <w:rFonts w:ascii="Times New Roman" w:hAnsi="Times New Roman" w:cs="Times New Roman"/>
                <w:noProof/>
                <w:webHidden/>
                <w:sz w:val="24"/>
                <w:szCs w:val="24"/>
              </w:rPr>
              <w:fldChar w:fldCharType="end"/>
            </w:r>
          </w:hyperlink>
        </w:p>
        <w:p w14:paraId="60C9DA89" w14:textId="4C2488CE"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8" w:history="1">
            <w:r w:rsidR="00675E94" w:rsidRPr="00846753">
              <w:rPr>
                <w:rStyle w:val="Hyperlink"/>
                <w:rFonts w:ascii="Times New Roman" w:hAnsi="Times New Roman" w:cs="Times New Roman"/>
                <w:noProof/>
                <w:sz w:val="24"/>
                <w:szCs w:val="24"/>
              </w:rPr>
              <w:t>2.5.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NodeJ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9</w:t>
            </w:r>
            <w:r w:rsidR="00675E94" w:rsidRPr="00846753">
              <w:rPr>
                <w:rFonts w:ascii="Times New Roman" w:hAnsi="Times New Roman" w:cs="Times New Roman"/>
                <w:noProof/>
                <w:webHidden/>
                <w:sz w:val="24"/>
                <w:szCs w:val="24"/>
              </w:rPr>
              <w:fldChar w:fldCharType="end"/>
            </w:r>
          </w:hyperlink>
        </w:p>
        <w:p w14:paraId="3AD19AE1" w14:textId="301EE224"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9" w:history="1">
            <w:r w:rsidR="00675E94" w:rsidRPr="00846753">
              <w:rPr>
                <w:rStyle w:val="Hyperlink"/>
                <w:rFonts w:ascii="Times New Roman" w:hAnsi="Times New Roman" w:cs="Times New Roman"/>
                <w:noProof/>
                <w:sz w:val="24"/>
                <w:szCs w:val="24"/>
              </w:rPr>
              <w:t>2.5.7</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React J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9</w:t>
            </w:r>
            <w:r w:rsidR="00675E94" w:rsidRPr="00846753">
              <w:rPr>
                <w:rFonts w:ascii="Times New Roman" w:hAnsi="Times New Roman" w:cs="Times New Roman"/>
                <w:noProof/>
                <w:webHidden/>
                <w:sz w:val="24"/>
                <w:szCs w:val="24"/>
              </w:rPr>
              <w:fldChar w:fldCharType="end"/>
            </w:r>
          </w:hyperlink>
        </w:p>
        <w:p w14:paraId="162F6CCD" w14:textId="5918414D" w:rsidR="00675E94" w:rsidRPr="00846753" w:rsidRDefault="0027098E" w:rsidP="007429A7">
          <w:pPr>
            <w:pStyle w:val="TOC1"/>
            <w:rPr>
              <w:rFonts w:eastAsiaTheme="minorEastAsia"/>
              <w:lang w:val="en-ID" w:eastAsia="en-ID"/>
            </w:rPr>
          </w:pPr>
          <w:hyperlink w:anchor="_Toc82813320" w:history="1">
            <w:r w:rsidR="00675E94" w:rsidRPr="00846753">
              <w:rPr>
                <w:rStyle w:val="Hyperlink"/>
                <w:b/>
                <w:bCs/>
              </w:rPr>
              <w:t>BAB III ANALISIS SISTEM</w:t>
            </w:r>
            <w:r w:rsidR="00675E94" w:rsidRPr="00846753">
              <w:rPr>
                <w:webHidden/>
              </w:rPr>
              <w:tab/>
            </w:r>
            <w:r w:rsidR="00675E94" w:rsidRPr="00846753">
              <w:rPr>
                <w:webHidden/>
              </w:rPr>
              <w:fldChar w:fldCharType="begin"/>
            </w:r>
            <w:r w:rsidR="00675E94" w:rsidRPr="00846753">
              <w:rPr>
                <w:webHidden/>
              </w:rPr>
              <w:instrText xml:space="preserve"> PAGEREF _Toc82813320 \h </w:instrText>
            </w:r>
            <w:r w:rsidR="00675E94" w:rsidRPr="00846753">
              <w:rPr>
                <w:webHidden/>
              </w:rPr>
            </w:r>
            <w:r w:rsidR="00675E94" w:rsidRPr="00846753">
              <w:rPr>
                <w:webHidden/>
              </w:rPr>
              <w:fldChar w:fldCharType="separate"/>
            </w:r>
            <w:r w:rsidR="007429A7">
              <w:rPr>
                <w:webHidden/>
              </w:rPr>
              <w:t>40</w:t>
            </w:r>
            <w:r w:rsidR="00675E94" w:rsidRPr="00846753">
              <w:rPr>
                <w:webHidden/>
              </w:rPr>
              <w:fldChar w:fldCharType="end"/>
            </w:r>
          </w:hyperlink>
        </w:p>
        <w:p w14:paraId="346DBDC1" w14:textId="6DECEFC8"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1" w:history="1">
            <w:r w:rsidR="00675E94" w:rsidRPr="00846753">
              <w:rPr>
                <w:rStyle w:val="Hyperlink"/>
                <w:rFonts w:ascii="Times New Roman" w:hAnsi="Times New Roman" w:cs="Times New Roman"/>
                <w:noProof/>
                <w:sz w:val="24"/>
                <w:szCs w:val="24"/>
              </w:rPr>
              <w:t>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Gambaran Organis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0</w:t>
            </w:r>
            <w:r w:rsidR="00675E94" w:rsidRPr="00846753">
              <w:rPr>
                <w:rFonts w:ascii="Times New Roman" w:hAnsi="Times New Roman" w:cs="Times New Roman"/>
                <w:noProof/>
                <w:webHidden/>
                <w:sz w:val="24"/>
                <w:szCs w:val="24"/>
              </w:rPr>
              <w:fldChar w:fldCharType="end"/>
            </w:r>
          </w:hyperlink>
        </w:p>
        <w:p w14:paraId="71156150" w14:textId="660654D3"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2" w:history="1">
            <w:r w:rsidR="00675E94" w:rsidRPr="00846753">
              <w:rPr>
                <w:rStyle w:val="Hyperlink"/>
                <w:rFonts w:ascii="Times New Roman" w:hAnsi="Times New Roman" w:cs="Times New Roman"/>
                <w:noProof/>
                <w:sz w:val="24"/>
                <w:szCs w:val="24"/>
              </w:rPr>
              <w:t>3.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ejarah Singk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0</w:t>
            </w:r>
            <w:r w:rsidR="00675E94" w:rsidRPr="00846753">
              <w:rPr>
                <w:rFonts w:ascii="Times New Roman" w:hAnsi="Times New Roman" w:cs="Times New Roman"/>
                <w:noProof/>
                <w:webHidden/>
                <w:sz w:val="24"/>
                <w:szCs w:val="24"/>
              </w:rPr>
              <w:fldChar w:fldCharType="end"/>
            </w:r>
          </w:hyperlink>
        </w:p>
        <w:p w14:paraId="5C432FD9" w14:textId="089D0DBB"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3" w:history="1">
            <w:r w:rsidR="00675E94" w:rsidRPr="00846753">
              <w:rPr>
                <w:rStyle w:val="Hyperlink"/>
                <w:rFonts w:ascii="Times New Roman" w:hAnsi="Times New Roman" w:cs="Times New Roman"/>
                <w:noProof/>
                <w:sz w:val="24"/>
                <w:szCs w:val="24"/>
              </w:rPr>
              <w:t>3.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truktur Organisasi dan Uraian Tuga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1</w:t>
            </w:r>
            <w:r w:rsidR="00675E94" w:rsidRPr="00846753">
              <w:rPr>
                <w:rFonts w:ascii="Times New Roman" w:hAnsi="Times New Roman" w:cs="Times New Roman"/>
                <w:noProof/>
                <w:webHidden/>
                <w:sz w:val="24"/>
                <w:szCs w:val="24"/>
              </w:rPr>
              <w:fldChar w:fldCharType="end"/>
            </w:r>
          </w:hyperlink>
        </w:p>
        <w:p w14:paraId="188F865B" w14:textId="6ED585D6"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4" w:history="1">
            <w:r w:rsidR="00675E94" w:rsidRPr="00846753">
              <w:rPr>
                <w:rStyle w:val="Hyperlink"/>
                <w:rFonts w:ascii="Times New Roman" w:hAnsi="Times New Roman" w:cs="Times New Roman"/>
                <w:noProof/>
                <w:sz w:val="24"/>
                <w:szCs w:val="24"/>
              </w:rPr>
              <w:t>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alisis Sistem Berjal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3</w:t>
            </w:r>
            <w:r w:rsidR="00675E94" w:rsidRPr="00846753">
              <w:rPr>
                <w:rFonts w:ascii="Times New Roman" w:hAnsi="Times New Roman" w:cs="Times New Roman"/>
                <w:noProof/>
                <w:webHidden/>
                <w:sz w:val="24"/>
                <w:szCs w:val="24"/>
              </w:rPr>
              <w:fldChar w:fldCharType="end"/>
            </w:r>
          </w:hyperlink>
        </w:p>
        <w:p w14:paraId="55220176" w14:textId="0F400BD7"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5" w:history="1">
            <w:r w:rsidR="00675E94" w:rsidRPr="00846753">
              <w:rPr>
                <w:rStyle w:val="Hyperlink"/>
                <w:rFonts w:ascii="Times New Roman" w:hAnsi="Times New Roman" w:cs="Times New Roman"/>
                <w:noProof/>
                <w:sz w:val="24"/>
                <w:szCs w:val="24"/>
              </w:rPr>
              <w:t>3.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Uraian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3</w:t>
            </w:r>
            <w:r w:rsidR="00675E94" w:rsidRPr="00846753">
              <w:rPr>
                <w:rFonts w:ascii="Times New Roman" w:hAnsi="Times New Roman" w:cs="Times New Roman"/>
                <w:noProof/>
                <w:webHidden/>
                <w:sz w:val="24"/>
                <w:szCs w:val="24"/>
              </w:rPr>
              <w:fldChar w:fldCharType="end"/>
            </w:r>
          </w:hyperlink>
        </w:p>
        <w:p w14:paraId="149EF2BF" w14:textId="1B035036"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6" w:history="1">
            <w:r w:rsidR="00675E94" w:rsidRPr="00846753">
              <w:rPr>
                <w:rStyle w:val="Hyperlink"/>
                <w:rFonts w:ascii="Times New Roman" w:hAnsi="Times New Roman" w:cs="Times New Roman"/>
                <w:noProof/>
                <w:sz w:val="24"/>
                <w:szCs w:val="24"/>
              </w:rPr>
              <w:t>3.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iagram Sistem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4</w:t>
            </w:r>
            <w:r w:rsidR="00675E94" w:rsidRPr="00846753">
              <w:rPr>
                <w:rFonts w:ascii="Times New Roman" w:hAnsi="Times New Roman" w:cs="Times New Roman"/>
                <w:noProof/>
                <w:webHidden/>
                <w:sz w:val="24"/>
                <w:szCs w:val="24"/>
              </w:rPr>
              <w:fldChar w:fldCharType="end"/>
            </w:r>
          </w:hyperlink>
        </w:p>
        <w:p w14:paraId="30D34BED" w14:textId="5F3EDB54"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7" w:history="1">
            <w:r w:rsidR="00675E94" w:rsidRPr="00846753">
              <w:rPr>
                <w:rStyle w:val="Hyperlink"/>
                <w:rFonts w:ascii="Times New Roman" w:hAnsi="Times New Roman" w:cs="Times New Roman"/>
                <w:noProof/>
                <w:sz w:val="24"/>
                <w:szCs w:val="24"/>
              </w:rPr>
              <w:t>3.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alisa Dokume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7</w:t>
            </w:r>
            <w:r w:rsidR="00675E94" w:rsidRPr="00846753">
              <w:rPr>
                <w:rFonts w:ascii="Times New Roman" w:hAnsi="Times New Roman" w:cs="Times New Roman"/>
                <w:noProof/>
                <w:webHidden/>
                <w:sz w:val="24"/>
                <w:szCs w:val="24"/>
              </w:rPr>
              <w:fldChar w:fldCharType="end"/>
            </w:r>
          </w:hyperlink>
        </w:p>
        <w:p w14:paraId="351481F7" w14:textId="52739007"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8" w:history="1">
            <w:r w:rsidR="00675E94" w:rsidRPr="00846753">
              <w:rPr>
                <w:rStyle w:val="Hyperlink"/>
                <w:rFonts w:ascii="Times New Roman" w:hAnsi="Times New Roman" w:cs="Times New Roman"/>
                <w:noProof/>
                <w:sz w:val="24"/>
                <w:szCs w:val="24"/>
              </w:rPr>
              <w:t>3.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8</w:t>
            </w:r>
            <w:r w:rsidR="00675E94" w:rsidRPr="00846753">
              <w:rPr>
                <w:rFonts w:ascii="Times New Roman" w:hAnsi="Times New Roman" w:cs="Times New Roman"/>
                <w:noProof/>
                <w:webHidden/>
                <w:sz w:val="24"/>
                <w:szCs w:val="24"/>
              </w:rPr>
              <w:fldChar w:fldCharType="end"/>
            </w:r>
          </w:hyperlink>
        </w:p>
        <w:p w14:paraId="6ECAA36A" w14:textId="7D667EA0" w:rsidR="00675E94" w:rsidRPr="00846753" w:rsidRDefault="0027098E" w:rsidP="007429A7">
          <w:pPr>
            <w:pStyle w:val="TOC1"/>
            <w:rPr>
              <w:rFonts w:eastAsiaTheme="minorEastAsia"/>
              <w:lang w:val="en-ID" w:eastAsia="en-ID"/>
            </w:rPr>
          </w:pPr>
          <w:hyperlink w:anchor="_Toc82813329" w:history="1">
            <w:r w:rsidR="00675E94" w:rsidRPr="00846753">
              <w:rPr>
                <w:rStyle w:val="Hyperlink"/>
                <w:b/>
                <w:bCs/>
              </w:rPr>
              <w:t>BAB IV PERANCANGAN SISTEM</w:t>
            </w:r>
            <w:r w:rsidR="00675E94" w:rsidRPr="00846753">
              <w:rPr>
                <w:webHidden/>
              </w:rPr>
              <w:tab/>
            </w:r>
            <w:r w:rsidR="00675E94" w:rsidRPr="00846753">
              <w:rPr>
                <w:webHidden/>
              </w:rPr>
              <w:fldChar w:fldCharType="begin"/>
            </w:r>
            <w:r w:rsidR="00675E94" w:rsidRPr="00846753">
              <w:rPr>
                <w:webHidden/>
              </w:rPr>
              <w:instrText xml:space="preserve"> PAGEREF _Toc82813329 \h </w:instrText>
            </w:r>
            <w:r w:rsidR="00675E94" w:rsidRPr="00846753">
              <w:rPr>
                <w:webHidden/>
              </w:rPr>
            </w:r>
            <w:r w:rsidR="00675E94" w:rsidRPr="00846753">
              <w:rPr>
                <w:webHidden/>
              </w:rPr>
              <w:fldChar w:fldCharType="separate"/>
            </w:r>
            <w:r w:rsidR="007429A7">
              <w:rPr>
                <w:webHidden/>
              </w:rPr>
              <w:t>50</w:t>
            </w:r>
            <w:r w:rsidR="00675E94" w:rsidRPr="00846753">
              <w:rPr>
                <w:webHidden/>
              </w:rPr>
              <w:fldChar w:fldCharType="end"/>
            </w:r>
          </w:hyperlink>
        </w:p>
        <w:p w14:paraId="6EEC0CAC" w14:textId="13FB6CAE"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0" w:history="1">
            <w:r w:rsidR="00675E94" w:rsidRPr="00846753">
              <w:rPr>
                <w:rStyle w:val="Hyperlink"/>
                <w:rFonts w:ascii="Times New Roman" w:hAnsi="Times New Roman" w:cs="Times New Roman"/>
                <w:noProof/>
                <w:sz w:val="24"/>
                <w:szCs w:val="24"/>
              </w:rPr>
              <w:t>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0</w:t>
            </w:r>
            <w:r w:rsidR="00675E94" w:rsidRPr="00846753">
              <w:rPr>
                <w:rFonts w:ascii="Times New Roman" w:hAnsi="Times New Roman" w:cs="Times New Roman"/>
                <w:noProof/>
                <w:webHidden/>
                <w:sz w:val="24"/>
                <w:szCs w:val="24"/>
              </w:rPr>
              <w:fldChar w:fldCharType="end"/>
            </w:r>
          </w:hyperlink>
        </w:p>
        <w:p w14:paraId="70AF035D" w14:textId="1FDB680C"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1" w:history="1">
            <w:r w:rsidR="00675E94" w:rsidRPr="00846753">
              <w:rPr>
                <w:rStyle w:val="Hyperlink"/>
                <w:rFonts w:ascii="Times New Roman" w:hAnsi="Times New Roman" w:cs="Times New Roman"/>
                <w:noProof/>
                <w:sz w:val="24"/>
                <w:szCs w:val="24"/>
              </w:rPr>
              <w:t>4.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Pendaftara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0</w:t>
            </w:r>
            <w:r w:rsidR="00675E94" w:rsidRPr="00846753">
              <w:rPr>
                <w:rFonts w:ascii="Times New Roman" w:hAnsi="Times New Roman" w:cs="Times New Roman"/>
                <w:noProof/>
                <w:webHidden/>
                <w:sz w:val="24"/>
                <w:szCs w:val="24"/>
              </w:rPr>
              <w:fldChar w:fldCharType="end"/>
            </w:r>
          </w:hyperlink>
        </w:p>
        <w:p w14:paraId="052101BF" w14:textId="2FE9F0CD"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2" w:history="1">
            <w:r w:rsidR="00675E94" w:rsidRPr="00846753">
              <w:rPr>
                <w:rStyle w:val="Hyperlink"/>
                <w:rFonts w:ascii="Times New Roman" w:hAnsi="Times New Roman" w:cs="Times New Roman"/>
                <w:noProof/>
                <w:sz w:val="24"/>
                <w:szCs w:val="24"/>
              </w:rPr>
              <w:t>4.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Logi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1</w:t>
            </w:r>
            <w:r w:rsidR="00675E94" w:rsidRPr="00846753">
              <w:rPr>
                <w:rFonts w:ascii="Times New Roman" w:hAnsi="Times New Roman" w:cs="Times New Roman"/>
                <w:noProof/>
                <w:webHidden/>
                <w:sz w:val="24"/>
                <w:szCs w:val="24"/>
              </w:rPr>
              <w:fldChar w:fldCharType="end"/>
            </w:r>
          </w:hyperlink>
        </w:p>
        <w:p w14:paraId="5E4CB2B5" w14:textId="52F29136"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3" w:history="1">
            <w:r w:rsidR="00675E94" w:rsidRPr="00846753">
              <w:rPr>
                <w:rStyle w:val="Hyperlink"/>
                <w:rFonts w:ascii="Times New Roman" w:hAnsi="Times New Roman" w:cs="Times New Roman"/>
                <w:noProof/>
                <w:sz w:val="24"/>
                <w:szCs w:val="24"/>
              </w:rPr>
              <w:t>4.1.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Kelola Aku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1</w:t>
            </w:r>
            <w:r w:rsidR="00675E94" w:rsidRPr="00846753">
              <w:rPr>
                <w:rFonts w:ascii="Times New Roman" w:hAnsi="Times New Roman" w:cs="Times New Roman"/>
                <w:noProof/>
                <w:webHidden/>
                <w:sz w:val="24"/>
                <w:szCs w:val="24"/>
              </w:rPr>
              <w:fldChar w:fldCharType="end"/>
            </w:r>
          </w:hyperlink>
        </w:p>
        <w:p w14:paraId="3F70BE0B" w14:textId="758477B2"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4" w:history="1">
            <w:r w:rsidR="00675E94" w:rsidRPr="00846753">
              <w:rPr>
                <w:rStyle w:val="Hyperlink"/>
                <w:rFonts w:ascii="Times New Roman" w:hAnsi="Times New Roman" w:cs="Times New Roman"/>
                <w:noProof/>
                <w:sz w:val="24"/>
                <w:szCs w:val="24"/>
              </w:rPr>
              <w:t>4.1.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Melatih Mode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2</w:t>
            </w:r>
            <w:r w:rsidR="00675E94" w:rsidRPr="00846753">
              <w:rPr>
                <w:rFonts w:ascii="Times New Roman" w:hAnsi="Times New Roman" w:cs="Times New Roman"/>
                <w:noProof/>
                <w:webHidden/>
                <w:sz w:val="24"/>
                <w:szCs w:val="24"/>
              </w:rPr>
              <w:fldChar w:fldCharType="end"/>
            </w:r>
          </w:hyperlink>
        </w:p>
        <w:p w14:paraId="6337823D" w14:textId="3255CB81"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5" w:history="1">
            <w:r w:rsidR="00675E94" w:rsidRPr="00846753">
              <w:rPr>
                <w:rStyle w:val="Hyperlink"/>
                <w:rFonts w:ascii="Times New Roman" w:hAnsi="Times New Roman" w:cs="Times New Roman"/>
                <w:noProof/>
                <w:sz w:val="24"/>
                <w:szCs w:val="24"/>
              </w:rPr>
              <w:t>4.1.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Memprediksi Waj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8</w:t>
            </w:r>
            <w:r w:rsidR="00675E94" w:rsidRPr="00846753">
              <w:rPr>
                <w:rFonts w:ascii="Times New Roman" w:hAnsi="Times New Roman" w:cs="Times New Roman"/>
                <w:noProof/>
                <w:webHidden/>
                <w:sz w:val="24"/>
                <w:szCs w:val="24"/>
              </w:rPr>
              <w:fldChar w:fldCharType="end"/>
            </w:r>
          </w:hyperlink>
        </w:p>
        <w:p w14:paraId="638C3A9F" w14:textId="09AF14B1"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6" w:history="1">
            <w:r w:rsidR="00675E94" w:rsidRPr="00846753">
              <w:rPr>
                <w:rStyle w:val="Hyperlink"/>
                <w:rFonts w:ascii="Times New Roman" w:hAnsi="Times New Roman" w:cs="Times New Roman"/>
                <w:noProof/>
                <w:sz w:val="24"/>
                <w:szCs w:val="24"/>
              </w:rPr>
              <w:t>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Dokumen da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0</w:t>
            </w:r>
            <w:r w:rsidR="00675E94" w:rsidRPr="00846753">
              <w:rPr>
                <w:rFonts w:ascii="Times New Roman" w:hAnsi="Times New Roman" w:cs="Times New Roman"/>
                <w:noProof/>
                <w:webHidden/>
                <w:sz w:val="24"/>
                <w:szCs w:val="24"/>
              </w:rPr>
              <w:fldChar w:fldCharType="end"/>
            </w:r>
          </w:hyperlink>
        </w:p>
        <w:p w14:paraId="15B1C526" w14:textId="1548B3E1"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7" w:history="1">
            <w:r w:rsidR="00675E94" w:rsidRPr="00846753">
              <w:rPr>
                <w:rStyle w:val="Hyperlink"/>
                <w:rFonts w:ascii="Times New Roman" w:hAnsi="Times New Roman" w:cs="Times New Roman"/>
                <w:noProof/>
                <w:sz w:val="24"/>
                <w:szCs w:val="24"/>
              </w:rPr>
              <w:t>4.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Dokume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0</w:t>
            </w:r>
            <w:r w:rsidR="00675E94" w:rsidRPr="00846753">
              <w:rPr>
                <w:rFonts w:ascii="Times New Roman" w:hAnsi="Times New Roman" w:cs="Times New Roman"/>
                <w:noProof/>
                <w:webHidden/>
                <w:sz w:val="24"/>
                <w:szCs w:val="24"/>
              </w:rPr>
              <w:fldChar w:fldCharType="end"/>
            </w:r>
          </w:hyperlink>
        </w:p>
        <w:p w14:paraId="5FE4FF0C" w14:textId="4EE9EFD3"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8" w:history="1">
            <w:r w:rsidR="00675E94" w:rsidRPr="00846753">
              <w:rPr>
                <w:rStyle w:val="Hyperlink"/>
                <w:rFonts w:ascii="Times New Roman" w:hAnsi="Times New Roman" w:cs="Times New Roman"/>
                <w:noProof/>
                <w:sz w:val="24"/>
                <w:szCs w:val="24"/>
              </w:rPr>
              <w:t>4.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0</w:t>
            </w:r>
            <w:r w:rsidR="00675E94" w:rsidRPr="00846753">
              <w:rPr>
                <w:rFonts w:ascii="Times New Roman" w:hAnsi="Times New Roman" w:cs="Times New Roman"/>
                <w:noProof/>
                <w:webHidden/>
                <w:sz w:val="24"/>
                <w:szCs w:val="24"/>
              </w:rPr>
              <w:fldChar w:fldCharType="end"/>
            </w:r>
          </w:hyperlink>
        </w:p>
        <w:p w14:paraId="6F194AB2" w14:textId="0F343E17"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9" w:history="1">
            <w:r w:rsidR="00675E94" w:rsidRPr="00846753">
              <w:rPr>
                <w:rStyle w:val="Hyperlink"/>
                <w:rFonts w:ascii="Times New Roman" w:hAnsi="Times New Roman" w:cs="Times New Roman"/>
                <w:noProof/>
                <w:sz w:val="24"/>
                <w:szCs w:val="24"/>
              </w:rPr>
              <w:t>4.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Aliran Dat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1</w:t>
            </w:r>
            <w:r w:rsidR="00675E94" w:rsidRPr="00846753">
              <w:rPr>
                <w:rFonts w:ascii="Times New Roman" w:hAnsi="Times New Roman" w:cs="Times New Roman"/>
                <w:noProof/>
                <w:webHidden/>
                <w:sz w:val="24"/>
                <w:szCs w:val="24"/>
              </w:rPr>
              <w:fldChar w:fldCharType="end"/>
            </w:r>
          </w:hyperlink>
        </w:p>
        <w:p w14:paraId="3853789D" w14:textId="1758F2D1"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0" w:history="1">
            <w:r w:rsidR="00675E94" w:rsidRPr="00846753">
              <w:rPr>
                <w:rStyle w:val="Hyperlink"/>
                <w:rFonts w:ascii="Times New Roman" w:hAnsi="Times New Roman" w:cs="Times New Roman"/>
                <w:noProof/>
                <w:sz w:val="24"/>
                <w:szCs w:val="24"/>
              </w:rPr>
              <w:t>4.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ata Flow Diagra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2</w:t>
            </w:r>
            <w:r w:rsidR="00675E94" w:rsidRPr="00846753">
              <w:rPr>
                <w:rFonts w:ascii="Times New Roman" w:hAnsi="Times New Roman" w:cs="Times New Roman"/>
                <w:noProof/>
                <w:webHidden/>
                <w:sz w:val="24"/>
                <w:szCs w:val="24"/>
              </w:rPr>
              <w:fldChar w:fldCharType="end"/>
            </w:r>
          </w:hyperlink>
        </w:p>
        <w:p w14:paraId="7546F2E1" w14:textId="0FBCDB14"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1" w:history="1">
            <w:r w:rsidR="00675E94" w:rsidRPr="00846753">
              <w:rPr>
                <w:rStyle w:val="Hyperlink"/>
                <w:rFonts w:ascii="Times New Roman" w:hAnsi="Times New Roman" w:cs="Times New Roman"/>
                <w:noProof/>
                <w:sz w:val="24"/>
                <w:szCs w:val="24"/>
              </w:rPr>
              <w:t>4.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map</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3</w:t>
            </w:r>
            <w:r w:rsidR="00675E94" w:rsidRPr="00846753">
              <w:rPr>
                <w:rFonts w:ascii="Times New Roman" w:hAnsi="Times New Roman" w:cs="Times New Roman"/>
                <w:noProof/>
                <w:webHidden/>
                <w:sz w:val="24"/>
                <w:szCs w:val="24"/>
              </w:rPr>
              <w:fldChar w:fldCharType="end"/>
            </w:r>
          </w:hyperlink>
        </w:p>
        <w:p w14:paraId="3DE08565" w14:textId="710975A9"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2" w:history="1">
            <w:r w:rsidR="00675E94" w:rsidRPr="00846753">
              <w:rPr>
                <w:rStyle w:val="Hyperlink"/>
                <w:rFonts w:ascii="Times New Roman" w:hAnsi="Times New Roman" w:cs="Times New Roman"/>
                <w:noProof/>
                <w:sz w:val="24"/>
                <w:szCs w:val="24"/>
              </w:rPr>
              <w:t>4.3.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char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7</w:t>
            </w:r>
            <w:r w:rsidR="00675E94" w:rsidRPr="00846753">
              <w:rPr>
                <w:rFonts w:ascii="Times New Roman" w:hAnsi="Times New Roman" w:cs="Times New Roman"/>
                <w:noProof/>
                <w:webHidden/>
                <w:sz w:val="24"/>
                <w:szCs w:val="24"/>
              </w:rPr>
              <w:fldChar w:fldCharType="end"/>
            </w:r>
          </w:hyperlink>
        </w:p>
        <w:p w14:paraId="696A3DA5" w14:textId="2CD41E7D"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3" w:history="1">
            <w:r w:rsidR="00675E94" w:rsidRPr="00846753">
              <w:rPr>
                <w:rStyle w:val="Hyperlink"/>
                <w:rFonts w:ascii="Times New Roman" w:hAnsi="Times New Roman" w:cs="Times New Roman"/>
                <w:noProof/>
                <w:sz w:val="24"/>
                <w:szCs w:val="24"/>
              </w:rPr>
              <w:t>4.3.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kema Databas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9</w:t>
            </w:r>
            <w:r w:rsidR="00675E94" w:rsidRPr="00846753">
              <w:rPr>
                <w:rFonts w:ascii="Times New Roman" w:hAnsi="Times New Roman" w:cs="Times New Roman"/>
                <w:noProof/>
                <w:webHidden/>
                <w:sz w:val="24"/>
                <w:szCs w:val="24"/>
              </w:rPr>
              <w:fldChar w:fldCharType="end"/>
            </w:r>
          </w:hyperlink>
        </w:p>
        <w:p w14:paraId="2BCBC77F" w14:textId="52CF89E6"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4" w:history="1">
            <w:r w:rsidR="00675E94" w:rsidRPr="00846753">
              <w:rPr>
                <w:rStyle w:val="Hyperlink"/>
                <w:rFonts w:ascii="Times New Roman" w:hAnsi="Times New Roman" w:cs="Times New Roman"/>
                <w:noProof/>
                <w:sz w:val="24"/>
                <w:szCs w:val="24"/>
              </w:rPr>
              <w:t>4.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terface dan Struktur Menu</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1</w:t>
            </w:r>
            <w:r w:rsidR="00675E94" w:rsidRPr="00846753">
              <w:rPr>
                <w:rFonts w:ascii="Times New Roman" w:hAnsi="Times New Roman" w:cs="Times New Roman"/>
                <w:noProof/>
                <w:webHidden/>
                <w:sz w:val="24"/>
                <w:szCs w:val="24"/>
              </w:rPr>
              <w:fldChar w:fldCharType="end"/>
            </w:r>
          </w:hyperlink>
        </w:p>
        <w:p w14:paraId="43B123D6" w14:textId="74F417AA"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5" w:history="1">
            <w:r w:rsidR="00675E94" w:rsidRPr="00846753">
              <w:rPr>
                <w:rStyle w:val="Hyperlink"/>
                <w:rFonts w:ascii="Times New Roman" w:hAnsi="Times New Roman" w:cs="Times New Roman"/>
                <w:noProof/>
                <w:sz w:val="24"/>
                <w:szCs w:val="24"/>
              </w:rPr>
              <w:t>4.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terfac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1</w:t>
            </w:r>
            <w:r w:rsidR="00675E94" w:rsidRPr="00846753">
              <w:rPr>
                <w:rFonts w:ascii="Times New Roman" w:hAnsi="Times New Roman" w:cs="Times New Roman"/>
                <w:noProof/>
                <w:webHidden/>
                <w:sz w:val="24"/>
                <w:szCs w:val="24"/>
              </w:rPr>
              <w:fldChar w:fldCharType="end"/>
            </w:r>
          </w:hyperlink>
        </w:p>
        <w:p w14:paraId="7DB89444" w14:textId="5C479B34"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6" w:history="1">
            <w:r w:rsidR="00675E94" w:rsidRPr="00846753">
              <w:rPr>
                <w:rStyle w:val="Hyperlink"/>
                <w:rFonts w:ascii="Times New Roman" w:hAnsi="Times New Roman" w:cs="Times New Roman"/>
                <w:noProof/>
                <w:sz w:val="24"/>
                <w:szCs w:val="24"/>
              </w:rPr>
              <w:t>4.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truktur Menu</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4</w:t>
            </w:r>
            <w:r w:rsidR="00675E94" w:rsidRPr="00846753">
              <w:rPr>
                <w:rFonts w:ascii="Times New Roman" w:hAnsi="Times New Roman" w:cs="Times New Roman"/>
                <w:noProof/>
                <w:webHidden/>
                <w:sz w:val="24"/>
                <w:szCs w:val="24"/>
              </w:rPr>
              <w:fldChar w:fldCharType="end"/>
            </w:r>
          </w:hyperlink>
        </w:p>
        <w:p w14:paraId="2D1CF881" w14:textId="7B5CDF6F"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7" w:history="1">
            <w:r w:rsidR="00675E94" w:rsidRPr="00846753">
              <w:rPr>
                <w:rStyle w:val="Hyperlink"/>
                <w:rFonts w:ascii="Times New Roman" w:hAnsi="Times New Roman" w:cs="Times New Roman"/>
                <w:noProof/>
                <w:sz w:val="24"/>
                <w:szCs w:val="24"/>
              </w:rPr>
              <w:t>4.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mplementasi Siste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4B7633D2" w14:textId="29119745"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8" w:history="1">
            <w:r w:rsidR="00675E94" w:rsidRPr="00846753">
              <w:rPr>
                <w:rStyle w:val="Hyperlink"/>
                <w:rFonts w:ascii="Times New Roman" w:hAnsi="Times New Roman" w:cs="Times New Roman"/>
                <w:noProof/>
                <w:sz w:val="24"/>
                <w:szCs w:val="24"/>
              </w:rPr>
              <w:t>4.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onfigurasi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10AED9A8" w14:textId="474BBD5C"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9" w:history="1">
            <w:r w:rsidR="00675E94" w:rsidRPr="00846753">
              <w:rPr>
                <w:rStyle w:val="Hyperlink"/>
                <w:rFonts w:ascii="Times New Roman" w:hAnsi="Times New Roman" w:cs="Times New Roman"/>
                <w:noProof/>
                <w:sz w:val="24"/>
                <w:szCs w:val="24"/>
              </w:rPr>
              <w:t>4.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onfigurasi Perangkat Kera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1EE0B7C2" w14:textId="4FCB59F3"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0" w:history="1">
            <w:r w:rsidR="00675E94" w:rsidRPr="00846753">
              <w:rPr>
                <w:rStyle w:val="Hyperlink"/>
                <w:rFonts w:ascii="Times New Roman" w:hAnsi="Times New Roman" w:cs="Times New Roman"/>
                <w:noProof/>
                <w:sz w:val="24"/>
                <w:szCs w:val="24"/>
              </w:rPr>
              <w:t>4.5.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mplementasi Progra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6</w:t>
            </w:r>
            <w:r w:rsidR="00675E94" w:rsidRPr="00846753">
              <w:rPr>
                <w:rFonts w:ascii="Times New Roman" w:hAnsi="Times New Roman" w:cs="Times New Roman"/>
                <w:noProof/>
                <w:webHidden/>
                <w:sz w:val="24"/>
                <w:szCs w:val="24"/>
              </w:rPr>
              <w:fldChar w:fldCharType="end"/>
            </w:r>
          </w:hyperlink>
        </w:p>
        <w:p w14:paraId="2DF64A05" w14:textId="7DDF5DDD"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1" w:history="1">
            <w:r w:rsidR="00675E94" w:rsidRPr="00846753">
              <w:rPr>
                <w:rStyle w:val="Hyperlink"/>
                <w:rFonts w:ascii="Times New Roman" w:hAnsi="Times New Roman" w:cs="Times New Roman"/>
                <w:noProof/>
                <w:sz w:val="24"/>
                <w:szCs w:val="24"/>
              </w:rPr>
              <w:t>4.5.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edoman Pengoprasian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1</w:t>
            </w:r>
            <w:r w:rsidR="00675E94" w:rsidRPr="00846753">
              <w:rPr>
                <w:rFonts w:ascii="Times New Roman" w:hAnsi="Times New Roman" w:cs="Times New Roman"/>
                <w:noProof/>
                <w:webHidden/>
                <w:sz w:val="24"/>
                <w:szCs w:val="24"/>
              </w:rPr>
              <w:fldChar w:fldCharType="end"/>
            </w:r>
          </w:hyperlink>
        </w:p>
        <w:p w14:paraId="5C8272AA" w14:textId="726BD76F"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2" w:history="1">
            <w:r w:rsidR="00675E94" w:rsidRPr="00846753">
              <w:rPr>
                <w:rStyle w:val="Hyperlink"/>
                <w:rFonts w:ascii="Times New Roman" w:hAnsi="Times New Roman" w:cs="Times New Roman"/>
                <w:noProof/>
                <w:sz w:val="24"/>
                <w:szCs w:val="24"/>
              </w:rPr>
              <w:t>4.5.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enguj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5</w:t>
            </w:r>
            <w:r w:rsidR="00675E94" w:rsidRPr="00846753">
              <w:rPr>
                <w:rFonts w:ascii="Times New Roman" w:hAnsi="Times New Roman" w:cs="Times New Roman"/>
                <w:noProof/>
                <w:webHidden/>
                <w:sz w:val="24"/>
                <w:szCs w:val="24"/>
              </w:rPr>
              <w:fldChar w:fldCharType="end"/>
            </w:r>
          </w:hyperlink>
        </w:p>
        <w:p w14:paraId="1375BD3A" w14:textId="3532DA01" w:rsidR="00675E94" w:rsidRPr="00846753" w:rsidRDefault="0027098E"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3" w:history="1">
            <w:r w:rsidR="00675E94" w:rsidRPr="00846753">
              <w:rPr>
                <w:rStyle w:val="Hyperlink"/>
                <w:rFonts w:ascii="Times New Roman" w:hAnsi="Times New Roman" w:cs="Times New Roman"/>
                <w:noProof/>
                <w:sz w:val="24"/>
                <w:szCs w:val="24"/>
              </w:rPr>
              <w:t>4.5.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Evaluasi Hasil Penguj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96</w:t>
            </w:r>
            <w:r w:rsidR="00675E94" w:rsidRPr="00846753">
              <w:rPr>
                <w:rFonts w:ascii="Times New Roman" w:hAnsi="Times New Roman" w:cs="Times New Roman"/>
                <w:noProof/>
                <w:webHidden/>
                <w:sz w:val="24"/>
                <w:szCs w:val="24"/>
              </w:rPr>
              <w:fldChar w:fldCharType="end"/>
            </w:r>
          </w:hyperlink>
        </w:p>
        <w:p w14:paraId="26E908E7" w14:textId="4E5A185A" w:rsidR="00675E94" w:rsidRPr="00846753" w:rsidRDefault="0027098E" w:rsidP="007429A7">
          <w:pPr>
            <w:pStyle w:val="TOC1"/>
            <w:rPr>
              <w:rFonts w:eastAsiaTheme="minorEastAsia"/>
              <w:lang w:val="en-ID" w:eastAsia="en-ID"/>
            </w:rPr>
          </w:pPr>
          <w:hyperlink w:anchor="_Toc82813354" w:history="1">
            <w:r w:rsidR="00675E94" w:rsidRPr="00846753">
              <w:rPr>
                <w:rStyle w:val="Hyperlink"/>
                <w:b/>
                <w:bCs/>
              </w:rPr>
              <w:t>BAB V KESIMPULAN DAN SARAN</w:t>
            </w:r>
            <w:r w:rsidR="00675E94" w:rsidRPr="00846753">
              <w:rPr>
                <w:webHidden/>
              </w:rPr>
              <w:tab/>
            </w:r>
            <w:r w:rsidR="00675E94" w:rsidRPr="00846753">
              <w:rPr>
                <w:webHidden/>
              </w:rPr>
              <w:fldChar w:fldCharType="begin"/>
            </w:r>
            <w:r w:rsidR="00675E94" w:rsidRPr="00846753">
              <w:rPr>
                <w:webHidden/>
              </w:rPr>
              <w:instrText xml:space="preserve"> PAGEREF _Toc82813354 \h </w:instrText>
            </w:r>
            <w:r w:rsidR="00675E94" w:rsidRPr="00846753">
              <w:rPr>
                <w:webHidden/>
              </w:rPr>
            </w:r>
            <w:r w:rsidR="00675E94" w:rsidRPr="00846753">
              <w:rPr>
                <w:webHidden/>
              </w:rPr>
              <w:fldChar w:fldCharType="separate"/>
            </w:r>
            <w:r w:rsidR="007429A7">
              <w:rPr>
                <w:webHidden/>
              </w:rPr>
              <w:t>98</w:t>
            </w:r>
            <w:r w:rsidR="00675E94" w:rsidRPr="00846753">
              <w:rPr>
                <w:webHidden/>
              </w:rPr>
              <w:fldChar w:fldCharType="end"/>
            </w:r>
          </w:hyperlink>
        </w:p>
        <w:p w14:paraId="55074D8C" w14:textId="4EEB186C"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5" w:history="1">
            <w:r w:rsidR="00675E94" w:rsidRPr="00846753">
              <w:rPr>
                <w:rStyle w:val="Hyperlink"/>
                <w:rFonts w:ascii="Times New Roman" w:hAnsi="Times New Roman" w:cs="Times New Roman"/>
                <w:noProof/>
                <w:sz w:val="24"/>
                <w:szCs w:val="24"/>
              </w:rPr>
              <w:t>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simpul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98</w:t>
            </w:r>
            <w:r w:rsidR="00675E94" w:rsidRPr="00846753">
              <w:rPr>
                <w:rFonts w:ascii="Times New Roman" w:hAnsi="Times New Roman" w:cs="Times New Roman"/>
                <w:noProof/>
                <w:webHidden/>
                <w:sz w:val="24"/>
                <w:szCs w:val="24"/>
              </w:rPr>
              <w:fldChar w:fldCharType="end"/>
            </w:r>
          </w:hyperlink>
        </w:p>
        <w:p w14:paraId="1436E694" w14:textId="327C505F" w:rsidR="00675E94" w:rsidRPr="00846753" w:rsidRDefault="0027098E"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6" w:history="1">
            <w:r w:rsidR="00675E94" w:rsidRPr="00846753">
              <w:rPr>
                <w:rStyle w:val="Hyperlink"/>
                <w:rFonts w:ascii="Times New Roman" w:hAnsi="Times New Roman" w:cs="Times New Roman"/>
                <w:noProof/>
                <w:sz w:val="24"/>
                <w:szCs w:val="24"/>
              </w:rPr>
              <w:t>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ar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98</w:t>
            </w:r>
            <w:r w:rsidR="00675E94" w:rsidRPr="00846753">
              <w:rPr>
                <w:rFonts w:ascii="Times New Roman" w:hAnsi="Times New Roman" w:cs="Times New Roman"/>
                <w:noProof/>
                <w:webHidden/>
                <w:sz w:val="24"/>
                <w:szCs w:val="24"/>
              </w:rPr>
              <w:fldChar w:fldCharType="end"/>
            </w:r>
          </w:hyperlink>
        </w:p>
        <w:p w14:paraId="193872C4" w14:textId="0FCF8B30" w:rsidR="00675E94" w:rsidRPr="00846753" w:rsidRDefault="0027098E" w:rsidP="007429A7">
          <w:pPr>
            <w:pStyle w:val="TOC1"/>
            <w:rPr>
              <w:rFonts w:eastAsiaTheme="minorEastAsia"/>
              <w:lang w:val="en-ID" w:eastAsia="en-ID"/>
            </w:rPr>
          </w:pPr>
          <w:hyperlink w:anchor="_Toc82813357" w:history="1">
            <w:r w:rsidR="00675E94" w:rsidRPr="00846753">
              <w:rPr>
                <w:rStyle w:val="Hyperlink"/>
                <w:b/>
                <w:bCs/>
              </w:rPr>
              <w:t>DAFTAR PUSTAKA</w:t>
            </w:r>
            <w:r w:rsidR="00675E94" w:rsidRPr="00846753">
              <w:rPr>
                <w:webHidden/>
              </w:rPr>
              <w:tab/>
            </w:r>
            <w:r w:rsidR="00675E94" w:rsidRPr="00846753">
              <w:rPr>
                <w:webHidden/>
              </w:rPr>
              <w:fldChar w:fldCharType="begin"/>
            </w:r>
            <w:r w:rsidR="00675E94" w:rsidRPr="00846753">
              <w:rPr>
                <w:webHidden/>
              </w:rPr>
              <w:instrText xml:space="preserve"> PAGEREF _Toc82813357 \h </w:instrText>
            </w:r>
            <w:r w:rsidR="00675E94" w:rsidRPr="00846753">
              <w:rPr>
                <w:webHidden/>
              </w:rPr>
            </w:r>
            <w:r w:rsidR="00675E94" w:rsidRPr="00846753">
              <w:rPr>
                <w:webHidden/>
              </w:rPr>
              <w:fldChar w:fldCharType="separate"/>
            </w:r>
            <w:r w:rsidR="007429A7">
              <w:rPr>
                <w:webHidden/>
              </w:rPr>
              <w:t>99</w:t>
            </w:r>
            <w:r w:rsidR="00675E94" w:rsidRPr="00846753">
              <w:rPr>
                <w:webHidden/>
              </w:rPr>
              <w:fldChar w:fldCharType="end"/>
            </w:r>
          </w:hyperlink>
        </w:p>
        <w:p w14:paraId="2597891E" w14:textId="3D1CE1F5" w:rsidR="00675E94" w:rsidRPr="00846753" w:rsidRDefault="0027098E" w:rsidP="007429A7">
          <w:pPr>
            <w:pStyle w:val="TOC1"/>
            <w:rPr>
              <w:rFonts w:eastAsiaTheme="minorEastAsia"/>
              <w:lang w:val="en-ID" w:eastAsia="en-ID"/>
            </w:rPr>
          </w:pPr>
          <w:hyperlink w:anchor="_Toc82813358" w:history="1">
            <w:r w:rsidR="00675E94" w:rsidRPr="00846753">
              <w:rPr>
                <w:rStyle w:val="Hyperlink"/>
                <w:b/>
                <w:bCs/>
              </w:rPr>
              <w:t>LAMPIRAN-LAMPIRAN</w:t>
            </w:r>
            <w:r w:rsidR="00675E94" w:rsidRPr="00846753">
              <w:rPr>
                <w:webHidden/>
              </w:rPr>
              <w:tab/>
            </w:r>
            <w:r w:rsidR="00675E94" w:rsidRPr="00846753">
              <w:rPr>
                <w:webHidden/>
              </w:rPr>
              <w:fldChar w:fldCharType="begin"/>
            </w:r>
            <w:r w:rsidR="00675E94" w:rsidRPr="00846753">
              <w:rPr>
                <w:webHidden/>
              </w:rPr>
              <w:instrText xml:space="preserve"> PAGEREF _Toc82813358 \h </w:instrText>
            </w:r>
            <w:r w:rsidR="00675E94" w:rsidRPr="00846753">
              <w:rPr>
                <w:webHidden/>
              </w:rPr>
            </w:r>
            <w:r w:rsidR="00675E94" w:rsidRPr="00846753">
              <w:rPr>
                <w:webHidden/>
              </w:rPr>
              <w:fldChar w:fldCharType="separate"/>
            </w:r>
            <w:r w:rsidR="007429A7">
              <w:rPr>
                <w:webHidden/>
              </w:rPr>
              <w:t>102</w:t>
            </w:r>
            <w:r w:rsidR="00675E94" w:rsidRPr="00846753">
              <w:rPr>
                <w:webHidden/>
              </w:rPr>
              <w:fldChar w:fldCharType="end"/>
            </w:r>
          </w:hyperlink>
        </w:p>
        <w:p w14:paraId="090D3D09" w14:textId="3A33A369" w:rsidR="00D5071B" w:rsidRDefault="00D5071B" w:rsidP="00846753">
          <w:pPr>
            <w:spacing w:after="240" w:line="240" w:lineRule="auto"/>
          </w:pPr>
          <w:r w:rsidRPr="00846753">
            <w:rPr>
              <w:rFonts w:ascii="Times New Roman" w:hAnsi="Times New Roman" w:cs="Times New Roman"/>
              <w:noProof/>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6" w:name="_Toc82813277"/>
      <w:r>
        <w:lastRenderedPageBreak/>
        <w:t>DAFTAR TABEL</w:t>
      </w:r>
      <w:bookmarkEnd w:id="16"/>
    </w:p>
    <w:p w14:paraId="10E2E84E" w14:textId="646BEF81" w:rsidR="00675E94" w:rsidRPr="00675E94" w:rsidRDefault="008F0B85"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1AEBADDE"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0612DF5D"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7E47548A"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4830E41B" w14:textId="7214D4A4" w:rsidR="00675E94" w:rsidRPr="00675E94" w:rsidRDefault="0027098E" w:rsidP="00675E94">
      <w:pPr>
        <w:pStyle w:val="TableofFigures"/>
        <w:tabs>
          <w:tab w:val="right" w:leader="dot" w:pos="7927"/>
        </w:tabs>
        <w:spacing w:line="360" w:lineRule="auto"/>
        <w:rPr>
          <w:rFonts w:ascii="Times New Roman" w:hAnsi="Times New Roman" w:cs="Times New Roman"/>
          <w:noProof/>
          <w:sz w:val="24"/>
          <w:szCs w:val="24"/>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16ABAB90" w14:textId="2811E18B"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4" w:history="1">
        <w:r w:rsidR="00675E94" w:rsidRPr="00675E94">
          <w:rPr>
            <w:rStyle w:val="Hyperlink"/>
            <w:rFonts w:ascii="Times New Roman" w:hAnsi="Times New Roman" w:cs="Times New Roman"/>
            <w:noProof/>
            <w:sz w:val="24"/>
            <w:szCs w:val="24"/>
          </w:rPr>
          <w:t>Tabel 4. 1</w:t>
        </w:r>
        <w:r w:rsidR="00675E94" w:rsidRPr="00675E94">
          <w:rPr>
            <w:rStyle w:val="Hyperlink"/>
            <w:rFonts w:ascii="Times New Roman" w:hAnsi="Times New Roman" w:cs="Times New Roman"/>
            <w:noProof/>
            <w:sz w:val="24"/>
            <w:szCs w:val="24"/>
            <w:lang w:val="en-US"/>
          </w:rPr>
          <w:t xml:space="preserve"> Tingkat Kecerahan Gamb</w:t>
        </w:r>
        <w:r w:rsidR="00675E94" w:rsidRPr="00675E94">
          <w:rPr>
            <w:rStyle w:val="Hyperlink"/>
            <w:rFonts w:ascii="Times New Roman" w:hAnsi="Times New Roman" w:cs="Times New Roman"/>
            <w:noProof/>
            <w:sz w:val="24"/>
            <w:szCs w:val="24"/>
            <w:lang w:val="en-US"/>
          </w:rPr>
          <w:t>a</w:t>
        </w:r>
        <w:r w:rsidR="00675E94" w:rsidRPr="00675E94">
          <w:rPr>
            <w:rStyle w:val="Hyperlink"/>
            <w:rFonts w:ascii="Times New Roman" w:hAnsi="Times New Roman" w:cs="Times New Roman"/>
            <w:noProof/>
            <w:sz w:val="24"/>
            <w:szCs w:val="24"/>
            <w:lang w:val="en-US"/>
          </w:rPr>
          <w:t>r</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4</w:t>
        </w:r>
        <w:r w:rsidR="00675E94" w:rsidRPr="00675E94">
          <w:rPr>
            <w:rFonts w:ascii="Times New Roman" w:hAnsi="Times New Roman" w:cs="Times New Roman"/>
            <w:noProof/>
            <w:webHidden/>
            <w:sz w:val="24"/>
            <w:szCs w:val="24"/>
          </w:rPr>
          <w:fldChar w:fldCharType="end"/>
        </w:r>
      </w:hyperlink>
    </w:p>
    <w:p w14:paraId="52E17F4A" w14:textId="7C5F4A49"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5" w:history="1">
        <w:r w:rsidR="00675E94" w:rsidRPr="00675E94">
          <w:rPr>
            <w:rStyle w:val="Hyperlink"/>
            <w:rFonts w:ascii="Times New Roman" w:hAnsi="Times New Roman" w:cs="Times New Roman"/>
            <w:noProof/>
            <w:sz w:val="24"/>
            <w:szCs w:val="24"/>
          </w:rPr>
          <w:t>Tabel 4. 2</w:t>
        </w:r>
        <w:r w:rsidR="00675E94" w:rsidRPr="00675E94">
          <w:rPr>
            <w:rStyle w:val="Hyperlink"/>
            <w:rFonts w:ascii="Times New Roman" w:hAnsi="Times New Roman" w:cs="Times New Roman"/>
            <w:noProof/>
            <w:sz w:val="24"/>
            <w:szCs w:val="24"/>
            <w:lang w:val="en-US"/>
          </w:rPr>
          <w:t xml:space="preserve"> Jendela 3 x 3</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5</w:t>
        </w:r>
        <w:r w:rsidR="00675E94" w:rsidRPr="00675E94">
          <w:rPr>
            <w:rFonts w:ascii="Times New Roman" w:hAnsi="Times New Roman" w:cs="Times New Roman"/>
            <w:noProof/>
            <w:webHidden/>
            <w:sz w:val="24"/>
            <w:szCs w:val="24"/>
          </w:rPr>
          <w:fldChar w:fldCharType="end"/>
        </w:r>
      </w:hyperlink>
    </w:p>
    <w:p w14:paraId="2FDD1AC4" w14:textId="34785134"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6" w:history="1">
        <w:r w:rsidR="00675E94" w:rsidRPr="00675E94">
          <w:rPr>
            <w:rStyle w:val="Hyperlink"/>
            <w:rFonts w:ascii="Times New Roman" w:hAnsi="Times New Roman" w:cs="Times New Roman"/>
            <w:noProof/>
            <w:sz w:val="24"/>
            <w:szCs w:val="24"/>
          </w:rPr>
          <w:t>Tabel 4. 3</w:t>
        </w:r>
        <w:r w:rsidR="00675E94" w:rsidRPr="00675E94">
          <w:rPr>
            <w:rStyle w:val="Hyperlink"/>
            <w:rFonts w:ascii="Times New Roman" w:hAnsi="Times New Roman" w:cs="Times New Roman"/>
            <w:noProof/>
            <w:sz w:val="24"/>
            <w:szCs w:val="24"/>
            <w:lang w:val="en-US"/>
          </w:rPr>
          <w:t xml:space="preserve"> Hasil Operato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5058A5B9" w14:textId="747C24AD"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7" w:history="1">
        <w:r w:rsidR="00675E94" w:rsidRPr="00675E94">
          <w:rPr>
            <w:rStyle w:val="Hyperlink"/>
            <w:rFonts w:ascii="Times New Roman" w:hAnsi="Times New Roman" w:cs="Times New Roman"/>
            <w:noProof/>
            <w:sz w:val="24"/>
            <w:szCs w:val="24"/>
          </w:rPr>
          <w:t>Tabel 4. 4</w:t>
        </w:r>
        <w:r w:rsidR="00675E94" w:rsidRPr="00675E94">
          <w:rPr>
            <w:rStyle w:val="Hyperlink"/>
            <w:rFonts w:ascii="Times New Roman" w:hAnsi="Times New Roman" w:cs="Times New Roman"/>
            <w:noProof/>
            <w:sz w:val="24"/>
            <w:szCs w:val="24"/>
            <w:lang w:val="en-US"/>
          </w:rPr>
          <w:t xml:space="preserve"> Konstanta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73DA7FD9" w14:textId="354AFA0B"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8" w:history="1">
        <w:r w:rsidR="00675E94" w:rsidRPr="00675E94">
          <w:rPr>
            <w:rStyle w:val="Hyperlink"/>
            <w:rFonts w:ascii="Times New Roman" w:hAnsi="Times New Roman" w:cs="Times New Roman"/>
            <w:noProof/>
            <w:sz w:val="24"/>
            <w:szCs w:val="24"/>
          </w:rPr>
          <w:t>Tabel 4. 5</w:t>
        </w:r>
        <w:r w:rsidR="00675E94" w:rsidRPr="00675E94">
          <w:rPr>
            <w:rStyle w:val="Hyperlink"/>
            <w:rFonts w:ascii="Times New Roman" w:hAnsi="Times New Roman" w:cs="Times New Roman"/>
            <w:noProof/>
            <w:sz w:val="24"/>
            <w:szCs w:val="24"/>
            <w:lang w:val="en-US"/>
          </w:rPr>
          <w:t xml:space="preserve"> Hasil Operator LBP Selelah Dikalik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20679947" w14:textId="4C514C38"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9" w:history="1">
        <w:r w:rsidR="00675E94" w:rsidRPr="00675E94">
          <w:rPr>
            <w:rStyle w:val="Hyperlink"/>
            <w:rFonts w:ascii="Times New Roman" w:hAnsi="Times New Roman" w:cs="Times New Roman"/>
            <w:noProof/>
            <w:sz w:val="24"/>
            <w:szCs w:val="24"/>
          </w:rPr>
          <w:t>Tabel 4. 6</w:t>
        </w:r>
        <w:r w:rsidR="00675E94" w:rsidRPr="00675E94">
          <w:rPr>
            <w:rStyle w:val="Hyperlink"/>
            <w:rFonts w:ascii="Times New Roman" w:hAnsi="Times New Roman" w:cs="Times New Roman"/>
            <w:noProof/>
            <w:sz w:val="24"/>
            <w:szCs w:val="24"/>
            <w:lang w:val="en-US"/>
          </w:rPr>
          <w:t xml:space="preserve"> Skema Tabel Pengguna</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9</w:t>
        </w:r>
        <w:r w:rsidR="00675E94" w:rsidRPr="00675E94">
          <w:rPr>
            <w:rFonts w:ascii="Times New Roman" w:hAnsi="Times New Roman" w:cs="Times New Roman"/>
            <w:noProof/>
            <w:webHidden/>
            <w:sz w:val="24"/>
            <w:szCs w:val="24"/>
          </w:rPr>
          <w:fldChar w:fldCharType="end"/>
        </w:r>
      </w:hyperlink>
    </w:p>
    <w:p w14:paraId="416FEC92" w14:textId="3E6BA92F"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0" w:history="1">
        <w:r w:rsidR="00675E94" w:rsidRPr="00675E94">
          <w:rPr>
            <w:rStyle w:val="Hyperlink"/>
            <w:rFonts w:ascii="Times New Roman" w:hAnsi="Times New Roman" w:cs="Times New Roman"/>
            <w:noProof/>
            <w:sz w:val="24"/>
            <w:szCs w:val="24"/>
          </w:rPr>
          <w:t>Tabel 4. 7</w:t>
        </w:r>
        <w:r w:rsidR="00675E94" w:rsidRPr="00675E94">
          <w:rPr>
            <w:rStyle w:val="Hyperlink"/>
            <w:rFonts w:ascii="Times New Roman" w:hAnsi="Times New Roman" w:cs="Times New Roman"/>
            <w:noProof/>
            <w:sz w:val="24"/>
            <w:szCs w:val="24"/>
            <w:lang w:val="en-US"/>
          </w:rPr>
          <w:t xml:space="preserve"> Skema Tabel Data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0</w:t>
        </w:r>
        <w:r w:rsidR="00675E94" w:rsidRPr="00675E94">
          <w:rPr>
            <w:rFonts w:ascii="Times New Roman" w:hAnsi="Times New Roman" w:cs="Times New Roman"/>
            <w:noProof/>
            <w:webHidden/>
            <w:sz w:val="24"/>
            <w:szCs w:val="24"/>
          </w:rPr>
          <w:fldChar w:fldCharType="end"/>
        </w:r>
      </w:hyperlink>
    </w:p>
    <w:p w14:paraId="7DD36438" w14:textId="7CADAF3C"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1" w:history="1">
        <w:r w:rsidR="00675E94" w:rsidRPr="00675E94">
          <w:rPr>
            <w:rStyle w:val="Hyperlink"/>
            <w:rFonts w:ascii="Times New Roman" w:hAnsi="Times New Roman" w:cs="Times New Roman"/>
            <w:noProof/>
            <w:sz w:val="24"/>
            <w:szCs w:val="24"/>
          </w:rPr>
          <w:t>Tabel 4. 8</w:t>
        </w:r>
        <w:r w:rsidR="00675E94" w:rsidRPr="00675E94">
          <w:rPr>
            <w:rStyle w:val="Hyperlink"/>
            <w:rFonts w:ascii="Times New Roman" w:hAnsi="Times New Roman" w:cs="Times New Roman"/>
            <w:noProof/>
            <w:sz w:val="24"/>
            <w:szCs w:val="24"/>
            <w:lang w:val="en-US"/>
          </w:rPr>
          <w:t xml:space="preserve"> Skema Model</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0</w:t>
        </w:r>
        <w:r w:rsidR="00675E94" w:rsidRPr="00675E94">
          <w:rPr>
            <w:rFonts w:ascii="Times New Roman" w:hAnsi="Times New Roman" w:cs="Times New Roman"/>
            <w:noProof/>
            <w:webHidden/>
            <w:sz w:val="24"/>
            <w:szCs w:val="24"/>
          </w:rPr>
          <w:fldChar w:fldCharType="end"/>
        </w:r>
      </w:hyperlink>
    </w:p>
    <w:p w14:paraId="31B8A79D" w14:textId="6380B3A4"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2" w:history="1">
        <w:r w:rsidR="00675E94" w:rsidRPr="00675E94">
          <w:rPr>
            <w:rStyle w:val="Hyperlink"/>
            <w:rFonts w:ascii="Times New Roman" w:hAnsi="Times New Roman" w:cs="Times New Roman"/>
            <w:noProof/>
            <w:sz w:val="24"/>
            <w:szCs w:val="24"/>
          </w:rPr>
          <w:t>Tabel 4. 9</w:t>
        </w:r>
        <w:r w:rsidR="00675E94" w:rsidRPr="00675E94">
          <w:rPr>
            <w:rStyle w:val="Hyperlink"/>
            <w:rFonts w:ascii="Times New Roman" w:hAnsi="Times New Roman" w:cs="Times New Roman"/>
            <w:noProof/>
            <w:sz w:val="24"/>
            <w:szCs w:val="24"/>
            <w:lang w:val="en-US"/>
          </w:rPr>
          <w:t xml:space="preserve"> Sintaks Membuat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6</w:t>
        </w:r>
        <w:r w:rsidR="00675E94" w:rsidRPr="00675E94">
          <w:rPr>
            <w:rFonts w:ascii="Times New Roman" w:hAnsi="Times New Roman" w:cs="Times New Roman"/>
            <w:noProof/>
            <w:webHidden/>
            <w:sz w:val="24"/>
            <w:szCs w:val="24"/>
          </w:rPr>
          <w:fldChar w:fldCharType="end"/>
        </w:r>
      </w:hyperlink>
    </w:p>
    <w:p w14:paraId="140301D6" w14:textId="3ACE73BD"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3" w:history="1">
        <w:r w:rsidR="00675E94" w:rsidRPr="00675E94">
          <w:rPr>
            <w:rStyle w:val="Hyperlink"/>
            <w:rFonts w:ascii="Times New Roman" w:hAnsi="Times New Roman" w:cs="Times New Roman"/>
            <w:noProof/>
            <w:sz w:val="24"/>
            <w:szCs w:val="24"/>
          </w:rPr>
          <w:t>Tabel 4. 10</w:t>
        </w:r>
        <w:r w:rsidR="00675E94" w:rsidRPr="00675E94">
          <w:rPr>
            <w:rStyle w:val="Hyperlink"/>
            <w:rFonts w:ascii="Times New Roman" w:hAnsi="Times New Roman" w:cs="Times New Roman"/>
            <w:noProof/>
            <w:sz w:val="24"/>
            <w:szCs w:val="24"/>
            <w:lang w:val="en-US"/>
          </w:rPr>
          <w:t xml:space="preserve"> Sintaks Membuat Model</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8</w:t>
        </w:r>
        <w:r w:rsidR="00675E94" w:rsidRPr="00675E94">
          <w:rPr>
            <w:rFonts w:ascii="Times New Roman" w:hAnsi="Times New Roman" w:cs="Times New Roman"/>
            <w:noProof/>
            <w:webHidden/>
            <w:sz w:val="24"/>
            <w:szCs w:val="24"/>
          </w:rPr>
          <w:fldChar w:fldCharType="end"/>
        </w:r>
      </w:hyperlink>
    </w:p>
    <w:p w14:paraId="526A3360" w14:textId="7657CCCD"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4" w:history="1">
        <w:r w:rsidR="00675E94" w:rsidRPr="00675E94">
          <w:rPr>
            <w:rStyle w:val="Hyperlink"/>
            <w:rFonts w:ascii="Times New Roman" w:hAnsi="Times New Roman" w:cs="Times New Roman"/>
            <w:noProof/>
            <w:sz w:val="24"/>
            <w:szCs w:val="24"/>
          </w:rPr>
          <w:t>Tabel 4. 11</w:t>
        </w:r>
        <w:r w:rsidR="00675E94" w:rsidRPr="00675E94">
          <w:rPr>
            <w:rStyle w:val="Hyperlink"/>
            <w:rFonts w:ascii="Times New Roman" w:hAnsi="Times New Roman" w:cs="Times New Roman"/>
            <w:noProof/>
            <w:sz w:val="24"/>
            <w:szCs w:val="24"/>
            <w:lang w:val="en-US"/>
          </w:rPr>
          <w:t xml:space="preserve"> Sintaks Pengenalan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8</w:t>
        </w:r>
        <w:r w:rsidR="00675E94" w:rsidRPr="00675E94">
          <w:rPr>
            <w:rFonts w:ascii="Times New Roman" w:hAnsi="Times New Roman" w:cs="Times New Roman"/>
            <w:noProof/>
            <w:webHidden/>
            <w:sz w:val="24"/>
            <w:szCs w:val="24"/>
          </w:rPr>
          <w:fldChar w:fldCharType="end"/>
        </w:r>
      </w:hyperlink>
    </w:p>
    <w:p w14:paraId="4F41D266" w14:textId="6950D23E"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5" w:history="1">
        <w:r w:rsidR="00675E94" w:rsidRPr="00675E94">
          <w:rPr>
            <w:rStyle w:val="Hyperlink"/>
            <w:rFonts w:ascii="Times New Roman" w:hAnsi="Times New Roman" w:cs="Times New Roman"/>
            <w:noProof/>
            <w:sz w:val="24"/>
            <w:szCs w:val="24"/>
          </w:rPr>
          <w:t>Tabel 4. 12</w:t>
        </w:r>
        <w:r w:rsidR="00675E94" w:rsidRPr="00675E94">
          <w:rPr>
            <w:rStyle w:val="Hyperlink"/>
            <w:rFonts w:ascii="Times New Roman" w:hAnsi="Times New Roman" w:cs="Times New Roman"/>
            <w:noProof/>
            <w:sz w:val="24"/>
            <w:szCs w:val="24"/>
            <w:lang w:val="en-US"/>
          </w:rPr>
          <w:t xml:space="preserve"> Sintaks Server Pengenalan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9</w:t>
        </w:r>
        <w:r w:rsidR="00675E94" w:rsidRPr="00675E94">
          <w:rPr>
            <w:rFonts w:ascii="Times New Roman" w:hAnsi="Times New Roman" w:cs="Times New Roman"/>
            <w:noProof/>
            <w:webHidden/>
            <w:sz w:val="24"/>
            <w:szCs w:val="24"/>
          </w:rPr>
          <w:fldChar w:fldCharType="end"/>
        </w:r>
      </w:hyperlink>
    </w:p>
    <w:p w14:paraId="2B317BCE" w14:textId="49102883"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6" w:history="1">
        <w:r w:rsidR="00675E94" w:rsidRPr="00675E94">
          <w:rPr>
            <w:rStyle w:val="Hyperlink"/>
            <w:rFonts w:ascii="Times New Roman" w:hAnsi="Times New Roman" w:cs="Times New Roman"/>
            <w:noProof/>
            <w:sz w:val="24"/>
            <w:szCs w:val="24"/>
          </w:rPr>
          <w:t>Tabel 4. 13</w:t>
        </w:r>
        <w:r w:rsidR="00675E94" w:rsidRPr="00675E94">
          <w:rPr>
            <w:rStyle w:val="Hyperlink"/>
            <w:rFonts w:ascii="Times New Roman" w:hAnsi="Times New Roman" w:cs="Times New Roman"/>
            <w:noProof/>
            <w:sz w:val="24"/>
            <w:szCs w:val="24"/>
            <w:lang w:val="en-US"/>
          </w:rPr>
          <w:t xml:space="preserve"> Durasi Video</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6</w:t>
        </w:r>
        <w:r w:rsidR="00675E94" w:rsidRPr="00675E94">
          <w:rPr>
            <w:rFonts w:ascii="Times New Roman" w:hAnsi="Times New Roman" w:cs="Times New Roman"/>
            <w:noProof/>
            <w:webHidden/>
            <w:sz w:val="24"/>
            <w:szCs w:val="24"/>
          </w:rPr>
          <w:fldChar w:fldCharType="end"/>
        </w:r>
      </w:hyperlink>
    </w:p>
    <w:p w14:paraId="24676521" w14:textId="6B5AC505"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7" w:history="1">
        <w:r w:rsidR="00675E94" w:rsidRPr="00675E94">
          <w:rPr>
            <w:rStyle w:val="Hyperlink"/>
            <w:rFonts w:ascii="Times New Roman" w:hAnsi="Times New Roman" w:cs="Times New Roman"/>
            <w:noProof/>
            <w:sz w:val="24"/>
            <w:szCs w:val="24"/>
          </w:rPr>
          <w:t>Tabel 4. 14</w:t>
        </w:r>
        <w:r w:rsidR="00675E94" w:rsidRPr="00675E94">
          <w:rPr>
            <w:rStyle w:val="Hyperlink"/>
            <w:rFonts w:ascii="Times New Roman" w:hAnsi="Times New Roman" w:cs="Times New Roman"/>
            <w:noProof/>
            <w:sz w:val="24"/>
            <w:szCs w:val="24"/>
            <w:lang w:val="en-US"/>
          </w:rPr>
          <w:t xml:space="preserve"> Hasil Pengujian Muka Senyu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7</w:t>
        </w:r>
        <w:r w:rsidR="00675E94" w:rsidRPr="00675E94">
          <w:rPr>
            <w:rFonts w:ascii="Times New Roman" w:hAnsi="Times New Roman" w:cs="Times New Roman"/>
            <w:noProof/>
            <w:webHidden/>
            <w:sz w:val="24"/>
            <w:szCs w:val="24"/>
          </w:rPr>
          <w:fldChar w:fldCharType="end"/>
        </w:r>
      </w:hyperlink>
    </w:p>
    <w:p w14:paraId="2D9F6DEB" w14:textId="3E4B4C4A"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8" w:history="1">
        <w:r w:rsidR="00675E94" w:rsidRPr="00675E94">
          <w:rPr>
            <w:rStyle w:val="Hyperlink"/>
            <w:rFonts w:ascii="Times New Roman" w:hAnsi="Times New Roman" w:cs="Times New Roman"/>
            <w:noProof/>
            <w:sz w:val="24"/>
            <w:szCs w:val="24"/>
          </w:rPr>
          <w:t>Tabel 4. 15</w:t>
        </w:r>
        <w:r w:rsidR="00675E94" w:rsidRPr="00675E94">
          <w:rPr>
            <w:rStyle w:val="Hyperlink"/>
            <w:rFonts w:ascii="Times New Roman" w:hAnsi="Times New Roman" w:cs="Times New Roman"/>
            <w:noProof/>
            <w:sz w:val="24"/>
            <w:szCs w:val="24"/>
            <w:lang w:val="en-US"/>
          </w:rPr>
          <w:t xml:space="preserve"> Hasil Pengujian Muka Datar</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8</w:t>
        </w:r>
        <w:r w:rsidR="00675E94" w:rsidRPr="00675E94">
          <w:rPr>
            <w:rFonts w:ascii="Times New Roman" w:hAnsi="Times New Roman" w:cs="Times New Roman"/>
            <w:noProof/>
            <w:webHidden/>
            <w:sz w:val="24"/>
            <w:szCs w:val="24"/>
          </w:rPr>
          <w:fldChar w:fldCharType="end"/>
        </w:r>
      </w:hyperlink>
    </w:p>
    <w:p w14:paraId="58489C6C" w14:textId="3644F4E7"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9" w:history="1">
        <w:r w:rsidR="00675E94" w:rsidRPr="00675E94">
          <w:rPr>
            <w:rStyle w:val="Hyperlink"/>
            <w:rFonts w:ascii="Times New Roman" w:hAnsi="Times New Roman" w:cs="Times New Roman"/>
            <w:noProof/>
            <w:sz w:val="24"/>
            <w:szCs w:val="24"/>
          </w:rPr>
          <w:t>Tabel 4. 16</w:t>
        </w:r>
        <w:r w:rsidR="00675E94" w:rsidRPr="00675E94">
          <w:rPr>
            <w:rStyle w:val="Hyperlink"/>
            <w:rFonts w:ascii="Times New Roman" w:hAnsi="Times New Roman" w:cs="Times New Roman"/>
            <w:noProof/>
            <w:sz w:val="24"/>
            <w:szCs w:val="24"/>
            <w:lang w:val="en-US"/>
          </w:rPr>
          <w:t xml:space="preserve"> Hasil Pengujian Gambar Acak</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9</w:t>
        </w:r>
        <w:r w:rsidR="00675E94" w:rsidRPr="00675E94">
          <w:rPr>
            <w:rFonts w:ascii="Times New Roman" w:hAnsi="Times New Roman" w:cs="Times New Roman"/>
            <w:noProof/>
            <w:webHidden/>
            <w:sz w:val="24"/>
            <w:szCs w:val="24"/>
          </w:rPr>
          <w:fldChar w:fldCharType="end"/>
        </w:r>
      </w:hyperlink>
    </w:p>
    <w:p w14:paraId="74A5C315" w14:textId="17AD0F67"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0" w:history="1">
        <w:r w:rsidR="00675E94" w:rsidRPr="00675E94">
          <w:rPr>
            <w:rStyle w:val="Hyperlink"/>
            <w:rFonts w:ascii="Times New Roman" w:hAnsi="Times New Roman" w:cs="Times New Roman"/>
            <w:noProof/>
            <w:sz w:val="24"/>
            <w:szCs w:val="24"/>
          </w:rPr>
          <w:t>Tabel 4. 17</w:t>
        </w:r>
        <w:r w:rsidR="00675E94" w:rsidRPr="00675E94">
          <w:rPr>
            <w:rStyle w:val="Hyperlink"/>
            <w:rFonts w:ascii="Times New Roman" w:hAnsi="Times New Roman" w:cs="Times New Roman"/>
            <w:noProof/>
            <w:sz w:val="24"/>
            <w:szCs w:val="24"/>
            <w:lang w:val="en-US"/>
          </w:rPr>
          <w:t xml:space="preserve"> Hasil Pengujian Dengan Id Diketahu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90</w:t>
        </w:r>
        <w:r w:rsidR="00675E94" w:rsidRPr="00675E94">
          <w:rPr>
            <w:rFonts w:ascii="Times New Roman" w:hAnsi="Times New Roman" w:cs="Times New Roman"/>
            <w:noProof/>
            <w:webHidden/>
            <w:sz w:val="24"/>
            <w:szCs w:val="24"/>
          </w:rPr>
          <w:fldChar w:fldCharType="end"/>
        </w:r>
      </w:hyperlink>
    </w:p>
    <w:p w14:paraId="1639F365" w14:textId="2CAC6C45"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1" w:history="1">
        <w:r w:rsidR="00675E94" w:rsidRPr="00675E94">
          <w:rPr>
            <w:rStyle w:val="Hyperlink"/>
            <w:rFonts w:ascii="Times New Roman" w:hAnsi="Times New Roman" w:cs="Times New Roman"/>
            <w:noProof/>
            <w:sz w:val="24"/>
            <w:szCs w:val="24"/>
          </w:rPr>
          <w:t>Tabel 4. 18</w:t>
        </w:r>
        <w:r w:rsidR="00675E94" w:rsidRPr="00675E94">
          <w:rPr>
            <w:rStyle w:val="Hyperlink"/>
            <w:rFonts w:ascii="Times New Roman" w:hAnsi="Times New Roman" w:cs="Times New Roman"/>
            <w:noProof/>
            <w:sz w:val="24"/>
            <w:szCs w:val="24"/>
            <w:lang w:val="en-US"/>
          </w:rPr>
          <w:t xml:space="preserve"> Z Index</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93</w:t>
        </w:r>
        <w:r w:rsidR="00675E94" w:rsidRPr="00675E94">
          <w:rPr>
            <w:rFonts w:ascii="Times New Roman" w:hAnsi="Times New Roman" w:cs="Times New Roman"/>
            <w:noProof/>
            <w:webHidden/>
            <w:sz w:val="24"/>
            <w:szCs w:val="24"/>
          </w:rPr>
          <w:fldChar w:fldCharType="end"/>
        </w:r>
      </w:hyperlink>
    </w:p>
    <w:p w14:paraId="0164BD8E" w14:textId="731167E4" w:rsidR="002359C5" w:rsidRPr="00B97F97" w:rsidRDefault="009F73DE" w:rsidP="00675E94">
      <w:pPr>
        <w:spacing w:line="36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7" w:name="_Toc82813278"/>
      <w:r>
        <w:lastRenderedPageBreak/>
        <w:t>DAFTAR GAMBAR</w:t>
      </w:r>
      <w:bookmarkEnd w:id="17"/>
    </w:p>
    <w:p w14:paraId="13995483" w14:textId="56ADB3E4" w:rsidR="00675E94" w:rsidRPr="00675E94" w:rsidRDefault="00984497"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51D0C8F6"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75538C64"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58F9D592"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5A245DA3"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06AC68F9"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04D419F1" w:rsidR="00675E94" w:rsidRPr="00675E94" w:rsidRDefault="0027098E" w:rsidP="00675E94">
      <w:pPr>
        <w:pStyle w:val="TableofFigures"/>
        <w:tabs>
          <w:tab w:val="right" w:leader="dot" w:pos="7927"/>
        </w:tabs>
        <w:spacing w:line="36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4478B8F2"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70D5DFF2"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2A5BFE8C" w:rsidR="00675E94"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278DDA86" w:rsidR="00837168" w:rsidRPr="00675E94" w:rsidRDefault="0027098E" w:rsidP="00675E94">
      <w:pPr>
        <w:pStyle w:val="TableofFigures"/>
        <w:tabs>
          <w:tab w:val="right" w:leader="dot" w:pos="7927"/>
        </w:tabs>
        <w:spacing w:line="36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4644D0EE"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5940BBA2"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610E7F63"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3DDF6664"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30EB8B57"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4CB2B903"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19694251"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0DE456BA"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24A887EE"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18E935B4"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24D392DF"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60473D8B"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2BA5B2F2"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2D64CDB3"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5F0502AA"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747CB03C"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05B7743D"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2A64659D"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1AF08AC3"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697558EB" w:rsidR="00837168" w:rsidRPr="00675E94" w:rsidRDefault="0027098E"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7429A7">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75E94">
      <w:pPr>
        <w:spacing w:line="36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77777777" w:rsidR="00586F2A" w:rsidRDefault="00586F2A" w:rsidP="00586F2A">
      <w:pPr>
        <w:pStyle w:val="Heading1"/>
        <w:numPr>
          <w:ilvl w:val="0"/>
          <w:numId w:val="0"/>
        </w:numPr>
      </w:pPr>
      <w:bookmarkStart w:id="18" w:name="_Toc82813279"/>
      <w:r>
        <w:lastRenderedPageBreak/>
        <w:t>DAFTAR LAMPIRAN</w:t>
      </w:r>
      <w:bookmarkEnd w:id="18"/>
    </w:p>
    <w:p w14:paraId="54CFE467" w14:textId="77777777" w:rsidR="00C134C3" w:rsidRDefault="00C134C3" w:rsidP="00C134C3">
      <w:pPr>
        <w:rPr>
          <w:rFonts w:ascii="Times New Roman" w:hAnsi="Times New Roman"/>
          <w:b/>
          <w:iCs/>
          <w:caps/>
          <w:sz w:val="28"/>
          <w:lang w:val="en-US"/>
        </w:rPr>
      </w:pPr>
    </w:p>
    <w:p w14:paraId="30886F3D" w14:textId="36F159DB" w:rsidR="007107FF" w:rsidRPr="007107FF" w:rsidRDefault="00C134C3"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r w:rsidRPr="007107FF">
        <w:rPr>
          <w:rFonts w:ascii="Times New Roman" w:hAnsi="Times New Roman" w:cs="Times New Roman"/>
          <w:bCs/>
          <w:iCs/>
          <w:caps/>
          <w:sz w:val="24"/>
          <w:szCs w:val="24"/>
          <w:lang w:val="en-US"/>
        </w:rPr>
        <w:fldChar w:fldCharType="begin"/>
      </w:r>
      <w:r w:rsidRPr="007107FF">
        <w:rPr>
          <w:rFonts w:ascii="Times New Roman" w:hAnsi="Times New Roman" w:cs="Times New Roman"/>
          <w:bCs/>
          <w:iCs/>
          <w:caps/>
          <w:sz w:val="24"/>
          <w:szCs w:val="24"/>
          <w:lang w:val="en-US"/>
        </w:rPr>
        <w:instrText xml:space="preserve"> TOC \h \z \c "Lampiran " </w:instrText>
      </w:r>
      <w:r w:rsidRPr="007107FF">
        <w:rPr>
          <w:rFonts w:ascii="Times New Roman" w:hAnsi="Times New Roman" w:cs="Times New Roman"/>
          <w:bCs/>
          <w:iCs/>
          <w:caps/>
          <w:sz w:val="24"/>
          <w:szCs w:val="24"/>
          <w:lang w:val="en-US"/>
        </w:rPr>
        <w:fldChar w:fldCharType="separate"/>
      </w:r>
      <w:hyperlink w:anchor="_Toc82849284" w:history="1">
        <w:r w:rsidR="007107FF" w:rsidRPr="007107FF">
          <w:rPr>
            <w:rStyle w:val="Hyperlink"/>
            <w:rFonts w:ascii="Times New Roman" w:hAnsi="Times New Roman" w:cs="Times New Roman"/>
            <w:bCs/>
            <w:noProof/>
            <w:sz w:val="24"/>
            <w:szCs w:val="24"/>
          </w:rPr>
          <w:t>Lampiran  1</w:t>
        </w:r>
        <w:r w:rsidR="007107FF" w:rsidRPr="007107FF">
          <w:rPr>
            <w:rStyle w:val="Hyperlink"/>
            <w:rFonts w:ascii="Times New Roman" w:hAnsi="Times New Roman" w:cs="Times New Roman"/>
            <w:bCs/>
            <w:noProof/>
            <w:sz w:val="24"/>
            <w:szCs w:val="24"/>
            <w:lang w:val="en-US"/>
          </w:rPr>
          <w:t xml:space="preserve"> Sintaks Membuat Dataset</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4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7429A7">
          <w:rPr>
            <w:rFonts w:ascii="Times New Roman" w:hAnsi="Times New Roman" w:cs="Times New Roman"/>
            <w:bCs/>
            <w:noProof/>
            <w:webHidden/>
            <w:sz w:val="24"/>
            <w:szCs w:val="24"/>
          </w:rPr>
          <w:t>103</w:t>
        </w:r>
        <w:r w:rsidR="007107FF" w:rsidRPr="007107FF">
          <w:rPr>
            <w:rFonts w:ascii="Times New Roman" w:hAnsi="Times New Roman" w:cs="Times New Roman"/>
            <w:bCs/>
            <w:noProof/>
            <w:webHidden/>
            <w:sz w:val="24"/>
            <w:szCs w:val="24"/>
          </w:rPr>
          <w:fldChar w:fldCharType="end"/>
        </w:r>
      </w:hyperlink>
    </w:p>
    <w:p w14:paraId="7D2045D5" w14:textId="7B6019B0"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5" w:history="1">
        <w:r w:rsidRPr="007107FF">
          <w:rPr>
            <w:rStyle w:val="Hyperlink"/>
            <w:rFonts w:ascii="Times New Roman" w:hAnsi="Times New Roman" w:cs="Times New Roman"/>
            <w:bCs/>
            <w:noProof/>
            <w:sz w:val="24"/>
            <w:szCs w:val="24"/>
          </w:rPr>
          <w:t>Lampiran  2</w:t>
        </w:r>
        <w:r w:rsidRPr="007107FF">
          <w:rPr>
            <w:rStyle w:val="Hyperlink"/>
            <w:rFonts w:ascii="Times New Roman" w:hAnsi="Times New Roman" w:cs="Times New Roman"/>
            <w:bCs/>
            <w:noProof/>
            <w:sz w:val="24"/>
            <w:szCs w:val="24"/>
            <w:lang w:val="en-US"/>
          </w:rPr>
          <w:t xml:space="preserve"> Sintaks Membuat Model</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85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007429A7">
          <w:rPr>
            <w:rFonts w:ascii="Times New Roman" w:hAnsi="Times New Roman" w:cs="Times New Roman"/>
            <w:bCs/>
            <w:noProof/>
            <w:webHidden/>
            <w:sz w:val="24"/>
            <w:szCs w:val="24"/>
          </w:rPr>
          <w:t>107</w:t>
        </w:r>
        <w:r w:rsidRPr="007107FF">
          <w:rPr>
            <w:rFonts w:ascii="Times New Roman" w:hAnsi="Times New Roman" w:cs="Times New Roman"/>
            <w:bCs/>
            <w:noProof/>
            <w:webHidden/>
            <w:sz w:val="24"/>
            <w:szCs w:val="24"/>
          </w:rPr>
          <w:fldChar w:fldCharType="end"/>
        </w:r>
      </w:hyperlink>
    </w:p>
    <w:p w14:paraId="5A23F1F1" w14:textId="49466F4A"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6" w:history="1">
        <w:r w:rsidRPr="007107FF">
          <w:rPr>
            <w:rStyle w:val="Hyperlink"/>
            <w:rFonts w:ascii="Times New Roman" w:hAnsi="Times New Roman" w:cs="Times New Roman"/>
            <w:bCs/>
            <w:noProof/>
            <w:sz w:val="24"/>
            <w:szCs w:val="24"/>
          </w:rPr>
          <w:t>Lampiran  3</w:t>
        </w:r>
        <w:r w:rsidRPr="007107FF">
          <w:rPr>
            <w:rStyle w:val="Hyperlink"/>
            <w:rFonts w:ascii="Times New Roman" w:hAnsi="Times New Roman" w:cs="Times New Roman"/>
            <w:bCs/>
            <w:noProof/>
            <w:sz w:val="24"/>
            <w:szCs w:val="24"/>
            <w:lang w:val="en-US"/>
          </w:rPr>
          <w:t xml:space="preserve"> Sintaks Pengenalan Wajah</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86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007429A7">
          <w:rPr>
            <w:rFonts w:ascii="Times New Roman" w:hAnsi="Times New Roman" w:cs="Times New Roman"/>
            <w:bCs/>
            <w:noProof/>
            <w:webHidden/>
            <w:sz w:val="24"/>
            <w:szCs w:val="24"/>
          </w:rPr>
          <w:t>109</w:t>
        </w:r>
        <w:r w:rsidRPr="007107FF">
          <w:rPr>
            <w:rFonts w:ascii="Times New Roman" w:hAnsi="Times New Roman" w:cs="Times New Roman"/>
            <w:bCs/>
            <w:noProof/>
            <w:webHidden/>
            <w:sz w:val="24"/>
            <w:szCs w:val="24"/>
          </w:rPr>
          <w:fldChar w:fldCharType="end"/>
        </w:r>
      </w:hyperlink>
    </w:p>
    <w:p w14:paraId="3005843E" w14:textId="5A30BC93"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7" w:history="1">
        <w:r w:rsidRPr="007107FF">
          <w:rPr>
            <w:rStyle w:val="Hyperlink"/>
            <w:rFonts w:ascii="Times New Roman" w:hAnsi="Times New Roman" w:cs="Times New Roman"/>
            <w:bCs/>
            <w:noProof/>
            <w:sz w:val="24"/>
            <w:szCs w:val="24"/>
          </w:rPr>
          <w:t>Lampiran  4</w:t>
        </w:r>
        <w:r w:rsidRPr="007107FF">
          <w:rPr>
            <w:rStyle w:val="Hyperlink"/>
            <w:rFonts w:ascii="Times New Roman" w:hAnsi="Times New Roman" w:cs="Times New Roman"/>
            <w:bCs/>
            <w:noProof/>
            <w:sz w:val="24"/>
            <w:szCs w:val="24"/>
            <w:lang w:val="en-US"/>
          </w:rPr>
          <w:t xml:space="preserve"> Sintaks </w:t>
        </w:r>
        <w:r w:rsidRPr="007107FF">
          <w:rPr>
            <w:rStyle w:val="Hyperlink"/>
            <w:rFonts w:ascii="Times New Roman" w:hAnsi="Times New Roman" w:cs="Times New Roman"/>
            <w:bCs/>
            <w:noProof/>
            <w:sz w:val="24"/>
            <w:szCs w:val="24"/>
          </w:rPr>
          <w:t>Server Pengenalan Wajah</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87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007429A7">
          <w:rPr>
            <w:rFonts w:ascii="Times New Roman" w:hAnsi="Times New Roman" w:cs="Times New Roman"/>
            <w:bCs/>
            <w:noProof/>
            <w:webHidden/>
            <w:sz w:val="24"/>
            <w:szCs w:val="24"/>
          </w:rPr>
          <w:t>111</w:t>
        </w:r>
        <w:r w:rsidRPr="007107FF">
          <w:rPr>
            <w:rFonts w:ascii="Times New Roman" w:hAnsi="Times New Roman" w:cs="Times New Roman"/>
            <w:bCs/>
            <w:noProof/>
            <w:webHidden/>
            <w:sz w:val="24"/>
            <w:szCs w:val="24"/>
          </w:rPr>
          <w:fldChar w:fldCharType="end"/>
        </w:r>
      </w:hyperlink>
    </w:p>
    <w:p w14:paraId="5EAF0242" w14:textId="3692EE87"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8" w:history="1">
        <w:r w:rsidRPr="007107FF">
          <w:rPr>
            <w:rStyle w:val="Hyperlink"/>
            <w:rFonts w:ascii="Times New Roman" w:hAnsi="Times New Roman" w:cs="Times New Roman"/>
            <w:bCs/>
            <w:noProof/>
            <w:sz w:val="24"/>
            <w:szCs w:val="24"/>
          </w:rPr>
          <w:t>Lampiran  5</w:t>
        </w:r>
        <w:r w:rsidRPr="007107FF">
          <w:rPr>
            <w:rStyle w:val="Hyperlink"/>
            <w:rFonts w:ascii="Times New Roman" w:hAnsi="Times New Roman" w:cs="Times New Roman"/>
            <w:bCs/>
            <w:noProof/>
            <w:sz w:val="24"/>
            <w:szCs w:val="24"/>
            <w:lang w:val="en-US"/>
          </w:rPr>
          <w:t xml:space="preserve"> </w:t>
        </w:r>
        <w:r w:rsidRPr="007107FF">
          <w:rPr>
            <w:rStyle w:val="Hyperlink"/>
            <w:rFonts w:ascii="Times New Roman" w:hAnsi="Times New Roman" w:cs="Times New Roman"/>
            <w:bCs/>
            <w:noProof/>
            <w:sz w:val="24"/>
            <w:szCs w:val="24"/>
          </w:rPr>
          <w:t>Hasil Pengujian Gambar Acak</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88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007429A7">
          <w:rPr>
            <w:rFonts w:ascii="Times New Roman" w:hAnsi="Times New Roman" w:cs="Times New Roman"/>
            <w:bCs/>
            <w:noProof/>
            <w:webHidden/>
            <w:sz w:val="24"/>
            <w:szCs w:val="24"/>
          </w:rPr>
          <w:t>116</w:t>
        </w:r>
        <w:r w:rsidRPr="007107FF">
          <w:rPr>
            <w:rFonts w:ascii="Times New Roman" w:hAnsi="Times New Roman" w:cs="Times New Roman"/>
            <w:bCs/>
            <w:noProof/>
            <w:webHidden/>
            <w:sz w:val="24"/>
            <w:szCs w:val="24"/>
          </w:rPr>
          <w:fldChar w:fldCharType="end"/>
        </w:r>
      </w:hyperlink>
    </w:p>
    <w:p w14:paraId="7AF67F9B" w14:textId="437D3A70"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9" w:history="1">
        <w:r w:rsidRPr="007107FF">
          <w:rPr>
            <w:rStyle w:val="Hyperlink"/>
            <w:rFonts w:ascii="Times New Roman" w:hAnsi="Times New Roman" w:cs="Times New Roman"/>
            <w:bCs/>
            <w:noProof/>
            <w:sz w:val="24"/>
            <w:szCs w:val="24"/>
          </w:rPr>
          <w:t>Lampiran  6</w:t>
        </w:r>
        <w:r w:rsidRPr="007107FF">
          <w:rPr>
            <w:rStyle w:val="Hyperlink"/>
            <w:rFonts w:ascii="Times New Roman" w:hAnsi="Times New Roman" w:cs="Times New Roman"/>
            <w:bCs/>
            <w:noProof/>
            <w:sz w:val="24"/>
            <w:szCs w:val="24"/>
            <w:lang w:val="en-US"/>
          </w:rPr>
          <w:t xml:space="preserve"> </w:t>
        </w:r>
        <w:r w:rsidRPr="007107FF">
          <w:rPr>
            <w:rStyle w:val="Hyperlink"/>
            <w:rFonts w:ascii="Times New Roman" w:hAnsi="Times New Roman" w:cs="Times New Roman"/>
            <w:bCs/>
            <w:noProof/>
            <w:sz w:val="24"/>
            <w:szCs w:val="24"/>
          </w:rPr>
          <w:t>Pengujian Dengan Id Diketahui</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89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007429A7">
          <w:rPr>
            <w:rFonts w:ascii="Times New Roman" w:hAnsi="Times New Roman" w:cs="Times New Roman"/>
            <w:bCs/>
            <w:noProof/>
            <w:webHidden/>
            <w:sz w:val="24"/>
            <w:szCs w:val="24"/>
          </w:rPr>
          <w:t>118</w:t>
        </w:r>
        <w:r w:rsidRPr="007107FF">
          <w:rPr>
            <w:rFonts w:ascii="Times New Roman" w:hAnsi="Times New Roman" w:cs="Times New Roman"/>
            <w:bCs/>
            <w:noProof/>
            <w:webHidden/>
            <w:sz w:val="24"/>
            <w:szCs w:val="24"/>
          </w:rPr>
          <w:fldChar w:fldCharType="end"/>
        </w:r>
      </w:hyperlink>
    </w:p>
    <w:p w14:paraId="5D8A5125" w14:textId="1326846F"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90" w:history="1">
        <w:r w:rsidRPr="007107FF">
          <w:rPr>
            <w:rStyle w:val="Hyperlink"/>
            <w:rFonts w:ascii="Times New Roman" w:hAnsi="Times New Roman" w:cs="Times New Roman"/>
            <w:bCs/>
            <w:noProof/>
            <w:sz w:val="24"/>
            <w:szCs w:val="24"/>
          </w:rPr>
          <w:t>Lampiran  7</w:t>
        </w:r>
        <w:r w:rsidRPr="007107FF">
          <w:rPr>
            <w:rStyle w:val="Hyperlink"/>
            <w:rFonts w:ascii="Times New Roman" w:hAnsi="Times New Roman" w:cs="Times New Roman"/>
            <w:bCs/>
            <w:noProof/>
            <w:sz w:val="24"/>
            <w:szCs w:val="24"/>
            <w:lang w:val="en-US"/>
          </w:rPr>
          <w:t xml:space="preserve"> </w:t>
        </w:r>
        <w:r w:rsidRPr="007107FF">
          <w:rPr>
            <w:rStyle w:val="Hyperlink"/>
            <w:rFonts w:ascii="Times New Roman" w:hAnsi="Times New Roman" w:cs="Times New Roman"/>
            <w:bCs/>
            <w:noProof/>
            <w:sz w:val="24"/>
            <w:szCs w:val="24"/>
          </w:rPr>
          <w:t>Hasil pengujian Muka Senyum</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90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007429A7">
          <w:rPr>
            <w:rFonts w:ascii="Times New Roman" w:hAnsi="Times New Roman" w:cs="Times New Roman"/>
            <w:bCs/>
            <w:noProof/>
            <w:webHidden/>
            <w:sz w:val="24"/>
            <w:szCs w:val="24"/>
          </w:rPr>
          <w:t>120</w:t>
        </w:r>
        <w:r w:rsidRPr="007107FF">
          <w:rPr>
            <w:rFonts w:ascii="Times New Roman" w:hAnsi="Times New Roman" w:cs="Times New Roman"/>
            <w:bCs/>
            <w:noProof/>
            <w:webHidden/>
            <w:sz w:val="24"/>
            <w:szCs w:val="24"/>
          </w:rPr>
          <w:fldChar w:fldCharType="end"/>
        </w:r>
      </w:hyperlink>
    </w:p>
    <w:p w14:paraId="1E57F1C1" w14:textId="42E3FD80" w:rsidR="007107FF" w:rsidRPr="007107FF" w:rsidRDefault="007107FF"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91" w:history="1">
        <w:r w:rsidRPr="007107FF">
          <w:rPr>
            <w:rStyle w:val="Hyperlink"/>
            <w:rFonts w:ascii="Times New Roman" w:hAnsi="Times New Roman" w:cs="Times New Roman"/>
            <w:bCs/>
            <w:noProof/>
            <w:sz w:val="24"/>
            <w:szCs w:val="24"/>
          </w:rPr>
          <w:t>Lampiran  8</w:t>
        </w:r>
        <w:r w:rsidRPr="007107FF">
          <w:rPr>
            <w:rStyle w:val="Hyperlink"/>
            <w:rFonts w:ascii="Times New Roman" w:hAnsi="Times New Roman" w:cs="Times New Roman"/>
            <w:bCs/>
            <w:noProof/>
            <w:sz w:val="24"/>
            <w:szCs w:val="24"/>
            <w:lang w:val="en-US"/>
          </w:rPr>
          <w:t xml:space="preserve"> </w:t>
        </w:r>
        <w:r w:rsidRPr="007107FF">
          <w:rPr>
            <w:rStyle w:val="Hyperlink"/>
            <w:rFonts w:ascii="Times New Roman" w:hAnsi="Times New Roman" w:cs="Times New Roman"/>
            <w:bCs/>
            <w:noProof/>
            <w:sz w:val="24"/>
            <w:szCs w:val="24"/>
          </w:rPr>
          <w:t>Hasil pengujian Muka Datar</w:t>
        </w:r>
        <w:r w:rsidRPr="007107FF">
          <w:rPr>
            <w:rFonts w:ascii="Times New Roman" w:hAnsi="Times New Roman" w:cs="Times New Roman"/>
            <w:bCs/>
            <w:noProof/>
            <w:webHidden/>
            <w:sz w:val="24"/>
            <w:szCs w:val="24"/>
          </w:rPr>
          <w:tab/>
        </w:r>
        <w:r w:rsidRPr="007107FF">
          <w:rPr>
            <w:rFonts w:ascii="Times New Roman" w:hAnsi="Times New Roman" w:cs="Times New Roman"/>
            <w:bCs/>
            <w:noProof/>
            <w:webHidden/>
            <w:sz w:val="24"/>
            <w:szCs w:val="24"/>
          </w:rPr>
          <w:fldChar w:fldCharType="begin"/>
        </w:r>
        <w:r w:rsidRPr="007107FF">
          <w:rPr>
            <w:rFonts w:ascii="Times New Roman" w:hAnsi="Times New Roman" w:cs="Times New Roman"/>
            <w:bCs/>
            <w:noProof/>
            <w:webHidden/>
            <w:sz w:val="24"/>
            <w:szCs w:val="24"/>
          </w:rPr>
          <w:instrText xml:space="preserve"> PAGEREF _Toc82849291 \h </w:instrText>
        </w:r>
        <w:r w:rsidRPr="007107FF">
          <w:rPr>
            <w:rFonts w:ascii="Times New Roman" w:hAnsi="Times New Roman" w:cs="Times New Roman"/>
            <w:bCs/>
            <w:noProof/>
            <w:webHidden/>
            <w:sz w:val="24"/>
            <w:szCs w:val="24"/>
          </w:rPr>
        </w:r>
        <w:r w:rsidRPr="007107FF">
          <w:rPr>
            <w:rFonts w:ascii="Times New Roman" w:hAnsi="Times New Roman" w:cs="Times New Roman"/>
            <w:bCs/>
            <w:noProof/>
            <w:webHidden/>
            <w:sz w:val="24"/>
            <w:szCs w:val="24"/>
          </w:rPr>
          <w:fldChar w:fldCharType="separate"/>
        </w:r>
        <w:r w:rsidR="007429A7">
          <w:rPr>
            <w:rFonts w:ascii="Times New Roman" w:hAnsi="Times New Roman" w:cs="Times New Roman"/>
            <w:bCs/>
            <w:noProof/>
            <w:webHidden/>
            <w:sz w:val="24"/>
            <w:szCs w:val="24"/>
          </w:rPr>
          <w:t>121</w:t>
        </w:r>
        <w:r w:rsidRPr="007107FF">
          <w:rPr>
            <w:rFonts w:ascii="Times New Roman" w:hAnsi="Times New Roman" w:cs="Times New Roman"/>
            <w:bCs/>
            <w:noProof/>
            <w:webHidden/>
            <w:sz w:val="24"/>
            <w:szCs w:val="24"/>
          </w:rPr>
          <w:fldChar w:fldCharType="end"/>
        </w:r>
      </w:hyperlink>
    </w:p>
    <w:p w14:paraId="65892EA4" w14:textId="2EE22F83" w:rsidR="00C134C3" w:rsidRDefault="00C134C3" w:rsidP="007107FF">
      <w:pPr>
        <w:spacing w:line="360" w:lineRule="auto"/>
        <w:rPr>
          <w:rFonts w:ascii="Times New Roman" w:hAnsi="Times New Roman"/>
          <w:b/>
          <w:iCs/>
          <w:caps/>
          <w:sz w:val="28"/>
          <w:lang w:val="en-US"/>
        </w:rPr>
      </w:pPr>
      <w:r w:rsidRPr="007107FF">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77777777" w:rsidR="00D5071B" w:rsidRDefault="00586F2A" w:rsidP="00D5071B">
      <w:pPr>
        <w:pStyle w:val="Heading1"/>
      </w:pPr>
      <w:r>
        <w:lastRenderedPageBreak/>
        <w:br/>
      </w:r>
      <w:bookmarkStart w:id="19" w:name="_Ref74767509"/>
      <w:bookmarkStart w:id="20" w:name="_Toc82813280"/>
      <w:r w:rsidR="00D5071B">
        <w:t>P</w:t>
      </w:r>
      <w:r>
        <w:t>ENDAHULUA</w:t>
      </w:r>
      <w:r w:rsidR="00D5071B">
        <w:t>N</w:t>
      </w:r>
      <w:bookmarkEnd w:id="19"/>
      <w:bookmarkEnd w:id="20"/>
    </w:p>
    <w:p w14:paraId="7B29BE89" w14:textId="07DF9DD5" w:rsidR="00D5071B" w:rsidRDefault="00D5071B" w:rsidP="00D5071B">
      <w:pPr>
        <w:pStyle w:val="Heading2"/>
      </w:pPr>
      <w:bookmarkStart w:id="21" w:name="_Toc82813281"/>
      <w:r>
        <w:t>Latar Belakang</w:t>
      </w:r>
      <w:bookmarkEnd w:id="21"/>
    </w:p>
    <w:p w14:paraId="56A05775" w14:textId="44AE8AF6"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7715CC77"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memengaruhi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2A02F82D" w:rsidR="00411B35" w:rsidRDefault="00411B35" w:rsidP="00411B35">
      <w:pPr>
        <w:pStyle w:val="base"/>
      </w:pPr>
      <w:bookmarkStart w:id="22"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22"/>
      <w:r>
        <w:t>.</w:t>
      </w:r>
    </w:p>
    <w:p w14:paraId="0FC3731D" w14:textId="4DE77F78"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1B71C7BD"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dekatnya. LBP asli mendefinisikan ukuran </w:t>
      </w:r>
      <w:r w:rsidR="006E62F1">
        <w:t>piksel</w:t>
      </w:r>
      <w:r w:rsidRPr="00F61267">
        <w:t xml:space="preserve"> 3 * 3. Menggunakan nilai piksel median sebagai ambang, ini membandingkan dengan nilai abu-abu dari 8 piksel yang berdekatan. Jika nilai piksel yang didekatnya lebih besar atau sama dibandingkan dengan nilai piksel median, maka nilai posisi piksel diberi tanda 1, jika tidak diberi tanda (0)</w:t>
      </w:r>
      <w:r w:rsidR="00ED5BFB">
        <w:t xml:space="preserve"> seperti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s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bookmarkStart w:id="23"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23"/>
      <w:r w:rsidRPr="00393076">
        <w:t>”. Dengan sistem absensi online yang dibuat diharapkan dapat membantu dan berguna bagi pihak yang membutuhkan.</w:t>
      </w:r>
    </w:p>
    <w:p w14:paraId="621F7A41" w14:textId="28DDDC64" w:rsidR="00D5071B" w:rsidRDefault="00D5071B" w:rsidP="00D5071B">
      <w:pPr>
        <w:pStyle w:val="Heading2"/>
      </w:pPr>
      <w:bookmarkStart w:id="24" w:name="_Toc82813282"/>
      <w:r>
        <w:t>Indentifikasi Masalah</w:t>
      </w:r>
      <w:bookmarkEnd w:id="24"/>
    </w:p>
    <w:p w14:paraId="4E576422" w14:textId="0F8EECBC" w:rsidR="00951E7A" w:rsidRDefault="00A75FE9" w:rsidP="00951E7A">
      <w:pPr>
        <w:pStyle w:val="base"/>
      </w:pPr>
      <w:r>
        <w:t>Dari latar belakang</w:t>
      </w:r>
      <w:r w:rsidR="009D5F2B">
        <w:t xml:space="preserve"> tersebut,</w:t>
      </w:r>
      <w:r>
        <w:t xml:space="preserve"> penulis mengin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25" w:name="_Toc82813283"/>
      <w:r>
        <w:lastRenderedPageBreak/>
        <w:t xml:space="preserve">Batasan </w:t>
      </w:r>
      <w:r w:rsidR="00823128">
        <w:t>M</w:t>
      </w:r>
      <w:r>
        <w:t>asalah</w:t>
      </w:r>
      <w:bookmarkEnd w:id="25"/>
    </w:p>
    <w:p w14:paraId="375F053A" w14:textId="77777777" w:rsidR="00951E7A" w:rsidRPr="0025202C" w:rsidRDefault="00951E7A" w:rsidP="00951E7A">
      <w:pPr>
        <w:pStyle w:val="base"/>
      </w:pPr>
      <w:r w:rsidRPr="0025202C">
        <w:t xml:space="preserve">Dalam pengembangan sistem </w:t>
      </w:r>
      <w:r>
        <w:t>absen</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stis ketika sistem berjalan </w:t>
      </w:r>
      <w:r w:rsidR="00CB107E">
        <w:t>di</w:t>
      </w:r>
      <w:r>
        <w:t xml:space="preserve"> Amazon Web Service.</w:t>
      </w:r>
    </w:p>
    <w:p w14:paraId="058516AF" w14:textId="4122803B" w:rsidR="00D5071B" w:rsidRDefault="00D5071B" w:rsidP="00D5071B">
      <w:pPr>
        <w:pStyle w:val="Heading2"/>
      </w:pPr>
      <w:bookmarkStart w:id="26" w:name="_Toc82813284"/>
      <w:r>
        <w:t>Tujuan dan Manfaat</w:t>
      </w:r>
      <w:bookmarkEnd w:id="26"/>
    </w:p>
    <w:p w14:paraId="5C8C2943" w14:textId="726DBF4B" w:rsidR="00A7611B" w:rsidRPr="00CB107E" w:rsidRDefault="003D29EF" w:rsidP="008520CD">
      <w:pPr>
        <w:pStyle w:val="Heading3"/>
      </w:pPr>
      <w:bookmarkStart w:id="27" w:name="_Toc82813285"/>
      <w:r>
        <w:t>Tujuan</w:t>
      </w:r>
      <w:bookmarkEnd w:id="27"/>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A7611B">
      <w:pPr>
        <w:pStyle w:val="base"/>
        <w:numPr>
          <w:ilvl w:val="6"/>
          <w:numId w:val="7"/>
        </w:numPr>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A7611B">
      <w:pPr>
        <w:pStyle w:val="base"/>
        <w:numPr>
          <w:ilvl w:val="6"/>
          <w:numId w:val="7"/>
        </w:numPr>
        <w:ind w:left="1843"/>
        <w:rPr>
          <w:rFonts w:cs="Times New Roman"/>
          <w:szCs w:val="24"/>
        </w:rPr>
      </w:pPr>
      <w:r>
        <w:rPr>
          <w:rFonts w:cs="Times New Roman"/>
          <w:szCs w:val="24"/>
        </w:rPr>
        <w:lastRenderedPageBreak/>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05993351" w:rsidR="003D29EF" w:rsidRDefault="003D29EF" w:rsidP="008520CD">
      <w:pPr>
        <w:pStyle w:val="Heading3"/>
      </w:pPr>
      <w:bookmarkStart w:id="28" w:name="_Toc82813286"/>
      <w:r>
        <w:t>Manfaat</w:t>
      </w:r>
      <w:bookmarkEnd w:id="28"/>
    </w:p>
    <w:p w14:paraId="4853E96D" w14:textId="127B0E22" w:rsidR="00EE674F" w:rsidRPr="00EE674F" w:rsidRDefault="00EE674F" w:rsidP="00EE674F">
      <w:pPr>
        <w:pStyle w:val="base"/>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A6DE284" w14:textId="296C062C" w:rsidR="00311399" w:rsidRPr="003D29EF" w:rsidRDefault="004817E4" w:rsidP="007C1C46">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155293B3" w:rsidR="00311399" w:rsidRPr="00311399" w:rsidRDefault="00D5071B" w:rsidP="00311399">
      <w:pPr>
        <w:pStyle w:val="Heading2"/>
      </w:pPr>
      <w:bookmarkStart w:id="29" w:name="_Toc82813287"/>
      <w:r>
        <w:lastRenderedPageBreak/>
        <w:t>Metode dan Teknik Penelitian</w:t>
      </w:r>
      <w:bookmarkEnd w:id="29"/>
    </w:p>
    <w:p w14:paraId="0AE93328" w14:textId="46EE0867" w:rsidR="00CB107E" w:rsidRPr="00CB107E" w:rsidRDefault="00CB107E" w:rsidP="008520CD">
      <w:pPr>
        <w:pStyle w:val="Heading3"/>
      </w:pPr>
      <w:bookmarkStart w:id="30" w:name="_Toc82813288"/>
      <w:r>
        <w:t>Metode Penelitian</w:t>
      </w:r>
      <w:bookmarkEnd w:id="30"/>
    </w:p>
    <w:p w14:paraId="5BB60E2F" w14:textId="765EDCC3" w:rsidR="00F43801" w:rsidRDefault="00E34957" w:rsidP="00311399">
      <w:pPr>
        <w:pStyle w:val="base"/>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35C7EA6C" w:rsidR="00CB107E" w:rsidRDefault="00CB107E" w:rsidP="008520CD">
      <w:pPr>
        <w:pStyle w:val="Heading3"/>
      </w:pPr>
      <w:bookmarkStart w:id="31" w:name="_Toc82813289"/>
      <w:r>
        <w:t>Teknik Penelitian</w:t>
      </w:r>
      <w:bookmarkEnd w:id="31"/>
    </w:p>
    <w:p w14:paraId="26261805" w14:textId="4976B672"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r>
        <w:lastRenderedPageBreak/>
        <w:t>Observasi</w:t>
      </w:r>
    </w:p>
    <w:p w14:paraId="2BE16E2B" w14:textId="5FA7BF58"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41078318"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 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5DC3D39E" w:rsidR="00D5071B" w:rsidRDefault="00D5071B" w:rsidP="000467A0">
      <w:pPr>
        <w:pStyle w:val="Heading2"/>
      </w:pPr>
      <w:bookmarkStart w:id="32" w:name="_Toc82813290"/>
      <w:r>
        <w:t>Angga</w:t>
      </w:r>
      <w:r w:rsidR="00823128">
        <w:t>p</w:t>
      </w:r>
      <w:r>
        <w:t>an Dasar</w:t>
      </w:r>
      <w:bookmarkEnd w:id="32"/>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w:t>
      </w:r>
      <w:r w:rsidR="00F579B4">
        <w:lastRenderedPageBreak/>
        <w:t>anggapan dasar dari sebuah penelitian, anggaran dasar adalah sesuatu yang sudah jelas kebenarannya.</w:t>
      </w:r>
    </w:p>
    <w:p w14:paraId="3D46005A" w14:textId="4AD63599"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83536D">
      <w:pPr>
        <w:pStyle w:val="base"/>
      </w:pPr>
      <w:r>
        <w:t xml:space="preserve">Menurut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 xml:space="preserve">adalah tugas yang dilakukan manusia secara rutin dan mudah dalam kehidupan sehari-hari. Ketersediaan kumputasi </w:t>
      </w:r>
      <w:r w:rsidR="00B74AD0">
        <w:t>k</w:t>
      </w:r>
      <w:r>
        <w:t xml:space="preserve">omputer </w:t>
      </w:r>
      <w:r>
        <w:lastRenderedPageBreak/>
        <w:t>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10753CFC" w:rsidR="00D5071B" w:rsidRDefault="00D5071B" w:rsidP="00D5071B">
      <w:pPr>
        <w:pStyle w:val="Heading2"/>
      </w:pPr>
      <w:bookmarkStart w:id="33" w:name="_Toc82813291"/>
      <w:r>
        <w:t>Kerangka Pemikiran</w:t>
      </w:r>
      <w:bookmarkEnd w:id="33"/>
    </w:p>
    <w:p w14:paraId="127810A4" w14:textId="596E39BD"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 ambil dan direkam menjadi sebuah citra/gambar. Metode </w:t>
      </w:r>
      <w:r w:rsidRPr="00430191">
        <w:t>Local Binary Patterm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42BC6D01" w:rsidR="00CE2AAC" w:rsidRPr="00191C0D" w:rsidRDefault="00191C0D" w:rsidP="008A3E4C">
      <w:pPr>
        <w:pStyle w:val="Caption"/>
        <w:ind w:left="0"/>
        <w:rPr>
          <w:lang w:val="en-US"/>
        </w:rPr>
      </w:pPr>
      <w:bookmarkStart w:id="34" w:name="_Toc82813382"/>
      <w:r>
        <w:t xml:space="preserve">Gambar 1. </w:t>
      </w:r>
      <w:r>
        <w:fldChar w:fldCharType="begin"/>
      </w:r>
      <w:r>
        <w:instrText xml:space="preserve"> SEQ Gambar_1. \* ARABIC </w:instrText>
      </w:r>
      <w:r>
        <w:fldChar w:fldCharType="separate"/>
      </w:r>
      <w:r w:rsidR="007429A7">
        <w:rPr>
          <w:noProof/>
        </w:rPr>
        <w:t>1</w:t>
      </w:r>
      <w:r>
        <w:fldChar w:fldCharType="end"/>
      </w:r>
      <w:r>
        <w:rPr>
          <w:lang w:val="en-US"/>
        </w:rPr>
        <w:t xml:space="preserve"> </w:t>
      </w:r>
      <w:r>
        <w:rPr>
          <w:noProof/>
          <w:lang w:val="en-US"/>
        </w:rPr>
        <w:t>Kerangka Pemikiran</w:t>
      </w:r>
      <w:bookmarkEnd w:id="34"/>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EA588A">
      <w:pPr>
        <w:pStyle w:val="ayat-sub"/>
      </w:pPr>
      <w:r>
        <w:t>Menentukan perangkat lunak yang akan digunakan.</w:t>
      </w:r>
    </w:p>
    <w:p w14:paraId="67472C49" w14:textId="38CB1222" w:rsidR="00665EBB" w:rsidRDefault="00665EBB" w:rsidP="00EA588A">
      <w:pPr>
        <w:pStyle w:val="ayat-sub"/>
      </w:pPr>
      <w:r>
        <w:t xml:space="preserve">Membuat desain </w:t>
      </w:r>
      <w:r w:rsidR="0042043D">
        <w:t>tampilan</w:t>
      </w:r>
      <w:r>
        <w:t xml:space="preserve"> program.</w:t>
      </w:r>
    </w:p>
    <w:p w14:paraId="029EEDCC" w14:textId="077833F2" w:rsidR="00665EBB" w:rsidRDefault="00665EBB" w:rsidP="00EA588A">
      <w:pPr>
        <w:pStyle w:val="ayat-sub"/>
      </w:pPr>
      <w:r>
        <w:t>Membuat kode program.</w:t>
      </w:r>
    </w:p>
    <w:p w14:paraId="296D80A4" w14:textId="2108EF73" w:rsidR="00665EBB" w:rsidRPr="00DF1AED" w:rsidRDefault="00665EBB" w:rsidP="00EA588A">
      <w:pPr>
        <w:pStyle w:val="ayat-sub"/>
      </w:pPr>
      <w:r>
        <w:t>Melakukan pengujian dan pemeliharaan.</w:t>
      </w:r>
    </w:p>
    <w:p w14:paraId="527A071B" w14:textId="144C8B6B" w:rsidR="00CE2AAC" w:rsidRPr="00CE2AAC" w:rsidRDefault="003334D0" w:rsidP="00CE2AAC">
      <w:pPr>
        <w:pStyle w:val="base"/>
      </w:pPr>
      <w:r>
        <w:lastRenderedPageBreak/>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02262B7" w14:textId="352122EE" w:rsidR="00D5071B" w:rsidRDefault="00D5071B" w:rsidP="00D5071B">
      <w:pPr>
        <w:pStyle w:val="Heading2"/>
      </w:pPr>
      <w:bookmarkStart w:id="35" w:name="_Toc82813292"/>
      <w:r>
        <w:t>Sistematika Penulisan</w:t>
      </w:r>
      <w:bookmarkEnd w:id="35"/>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36" w:name="_Toc82813293"/>
      <w:r>
        <w:t>Lokasi Penelitian dan Jadwal Penelitia</w:t>
      </w:r>
      <w:r w:rsidR="00CE2AAC">
        <w:t>n</w:t>
      </w:r>
      <w:bookmarkEnd w:id="36"/>
    </w:p>
    <w:p w14:paraId="65381EBA" w14:textId="521C7483" w:rsidR="00CE2AAC" w:rsidRDefault="00CE2AAC" w:rsidP="008520CD">
      <w:pPr>
        <w:pStyle w:val="Heading3"/>
      </w:pPr>
      <w:bookmarkStart w:id="37" w:name="_Toc82813294"/>
      <w:r>
        <w:t>Lokasi Penelitian</w:t>
      </w:r>
      <w:bookmarkEnd w:id="37"/>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6BF04A7B" w:rsidR="003E7881" w:rsidRDefault="00CE2AAC" w:rsidP="008520CD">
      <w:pPr>
        <w:pStyle w:val="Heading3"/>
      </w:pPr>
      <w:bookmarkStart w:id="38" w:name="_Toc82813295"/>
      <w:r>
        <w:t>Jadwal Penelitian</w:t>
      </w:r>
      <w:bookmarkEnd w:id="38"/>
    </w:p>
    <w:p w14:paraId="54BC7B1C" w14:textId="0D43A0ED" w:rsidR="007C1C46" w:rsidRDefault="00F965B8" w:rsidP="007A39D1">
      <w:pPr>
        <w:pStyle w:val="base"/>
        <w:ind w:left="1418"/>
      </w:pPr>
      <w:r>
        <w:t xml:space="preserve">Pada Tabel 1.1 </w:t>
      </w:r>
      <w:r w:rsidR="009D5F2B">
        <w:t>menjelaskan</w:t>
      </w:r>
      <w:r>
        <w:t xml:space="preserve"> waktu penelitian yang dilakukan penulis yaitu dari bulan Maret 2021 hingga bulan Agustus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2F283F84" w:rsidR="007A39D1" w:rsidRPr="007A39D1" w:rsidRDefault="007A39D1" w:rsidP="007A39D1">
            <w:pPr>
              <w:pStyle w:val="Caption"/>
              <w:ind w:left="0"/>
              <w:rPr>
                <w:lang w:val="en-US"/>
              </w:rPr>
            </w:pPr>
            <w:bookmarkStart w:id="39" w:name="_Toc82813359"/>
            <w:r>
              <w:t>Tabel 1.</w:t>
            </w:r>
            <w:r>
              <w:fldChar w:fldCharType="begin"/>
            </w:r>
            <w:r>
              <w:instrText xml:space="preserve"> SEQ Tabel_1. \* ARABIC </w:instrText>
            </w:r>
            <w:r>
              <w:fldChar w:fldCharType="separate"/>
            </w:r>
            <w:r w:rsidR="007429A7">
              <w:rPr>
                <w:noProof/>
              </w:rPr>
              <w:t>1</w:t>
            </w:r>
            <w:r>
              <w:fldChar w:fldCharType="end"/>
            </w:r>
            <w:r>
              <w:rPr>
                <w:lang w:val="en-US"/>
              </w:rPr>
              <w:t xml:space="preserve"> Jadwal Penelitian</w:t>
            </w:r>
            <w:bookmarkEnd w:id="39"/>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40" w:name="_Toc82813296"/>
      <w:r>
        <w:t>LANDASAN TEORI</w:t>
      </w:r>
      <w:bookmarkEnd w:id="40"/>
    </w:p>
    <w:p w14:paraId="1D435351" w14:textId="712E6708" w:rsidR="00D5071B" w:rsidRDefault="00D5071B" w:rsidP="00D5071B">
      <w:pPr>
        <w:pStyle w:val="Heading2"/>
      </w:pPr>
      <w:bookmarkStart w:id="41" w:name="_Toc82813297"/>
      <w:r>
        <w:t>Tinjauan Pustaka</w:t>
      </w:r>
      <w:bookmarkEnd w:id="41"/>
    </w:p>
    <w:p w14:paraId="1AD08FBF" w14:textId="4A9C22D0" w:rsidR="004035AD" w:rsidRDefault="004035AD" w:rsidP="004035AD">
      <w:pPr>
        <w:pStyle w:val="base"/>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42"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3F0B98F2" w:rsidR="00CB25DE" w:rsidRDefault="00B4327A" w:rsidP="00604681">
      <w:pPr>
        <w:pStyle w:val="base"/>
        <w:ind w:left="1134" w:firstLine="709"/>
      </w:pPr>
      <w:r>
        <w:t>Qadrisa Mud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42"/>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w:t>
      </w:r>
      <w:r w:rsidR="00604681">
        <w:lastRenderedPageBreak/>
        <w:t xml:space="preserve">yang digunakan adalah </w:t>
      </w:r>
      <w:r w:rsidR="00604681" w:rsidRPr="002719FA">
        <w:rPr>
          <w:i/>
          <w:iCs w:val="0"/>
        </w:rPr>
        <w:t>database</w:t>
      </w:r>
      <w:r w:rsidR="00604681">
        <w:t xml:space="preserve"> </w:t>
      </w:r>
      <w:r w:rsidR="00604681" w:rsidRPr="002719FA">
        <w:rPr>
          <w:i/>
          <w:iCs w:val="0"/>
        </w:rPr>
        <w:t>online</w:t>
      </w:r>
      <w:r w:rsidR="00604681">
        <w:t xml:space="preserve"> dari firebase yang dinaungi oleh Google, sehingga dengan terciptanya </w:t>
      </w:r>
      <w:r w:rsidR="00604681" w:rsidRPr="00313855">
        <w:rPr>
          <w:i/>
          <w:iCs w:val="0"/>
        </w:rPr>
        <w:t>dataset</w:t>
      </w:r>
      <w:r w:rsidR="00604681">
        <w:t xml:space="preserve"> wajah secara online, pengoperasian pengenalan wajah dapat lebih efisien.</w:t>
      </w:r>
    </w:p>
    <w:p w14:paraId="5384E2E5" w14:textId="2DE090BF"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m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37B6AB23" w:rsidR="004035AD" w:rsidRDefault="008D2036" w:rsidP="008D2036">
      <w:pPr>
        <w:pStyle w:val="base"/>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w:t>
      </w:r>
      <w:r w:rsidRPr="008D2036">
        <w:lastRenderedPageBreak/>
        <w:t xml:space="preserve">mengidentifikasi seseorang menggunakan pengenal wajah LBPH. Kamera yang terpasang pada drone menangkap bingkai secara </w:t>
      </w:r>
      <w:r w:rsidRPr="009478D4">
        <w:rPr>
          <w:i/>
          <w:iCs w:val="0"/>
        </w:rPr>
        <w:t>real time</w:t>
      </w:r>
      <w:r w:rsidRPr="008D2036">
        <w:t xml:space="preserve"> 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g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w:t>
      </w:r>
      <w:r w:rsidR="009650DB">
        <w:lastRenderedPageBreak/>
        <w:t>angka desimal sehingga diperoleh nilai LBP dari titik piksel tengah. Algoritma LBPH saat ini menggunakan operator LBP melingkar yang 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132C1D4" w:rsidR="004035AD" w:rsidRPr="004035AD" w:rsidRDefault="00C4080E" w:rsidP="00D55678">
      <w:pPr>
        <w:pStyle w:val="base"/>
        <w:ind w:left="1134" w:firstLine="709"/>
      </w:pPr>
      <w:r>
        <w:t xml:space="preserve">Sayeed Al-Aidid dan Daniel S. Pamungkas, Jurnal Rekayasa Elektrika, Volume 1 No.1, April 2018. </w:t>
      </w:r>
      <w:r w:rsidR="00D55678" w:rsidRPr="00D55678">
        <w:t xml:space="preserve">Penelitian ini mengunakan webcam dan mampu membedakan objek wajah dan bukan wajah, serta </w:t>
      </w:r>
      <w:r w:rsidR="00D55678" w:rsidRPr="00D55678">
        <w:lastRenderedPageBreak/>
        <w:t xml:space="preserve">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dan metode Local Binary Pattern Histogram (LBPH) untuk mengenali citra wa</w:t>
      </w:r>
      <w:r w:rsidR="007D3E62">
        <w:rPr>
          <w:rFonts w:cs="Times New Roman"/>
          <w:szCs w:val="24"/>
        </w:rPr>
        <w:t>j</w:t>
      </w:r>
      <w:r w:rsidR="00D55678">
        <w:rPr>
          <w:rFonts w:cs="Times New Roman"/>
          <w:szCs w:val="24"/>
        </w:rPr>
        <w:t xml:space="preserve">ah. Metode LBPH digunakan karena mampu mendeteksi wajah dari sebuah cirta gambar meskipun di sekitar wajah manusia tert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cm.</w:t>
      </w:r>
    </w:p>
    <w:p w14:paraId="04A8AA36" w14:textId="4A7F428D" w:rsidR="00D5071B" w:rsidRDefault="00D5071B" w:rsidP="00D5071B">
      <w:pPr>
        <w:pStyle w:val="Heading2"/>
      </w:pPr>
      <w:bookmarkStart w:id="43" w:name="_Toc82813298"/>
      <w:r>
        <w:t>Teori Utama Penelitian</w:t>
      </w:r>
      <w:bookmarkEnd w:id="43"/>
    </w:p>
    <w:p w14:paraId="234BFDB9" w14:textId="16969FAF" w:rsidR="009D1CB2" w:rsidRDefault="009D1CB2" w:rsidP="008520CD">
      <w:pPr>
        <w:pStyle w:val="Heading3"/>
      </w:pPr>
      <w:bookmarkStart w:id="44" w:name="_Toc82813299"/>
      <w:r>
        <w:t>Kecerdasan Buatan (</w:t>
      </w:r>
      <w:bookmarkStart w:id="45" w:name="_Hlk73901889"/>
      <w:r w:rsidRPr="009D1CB2">
        <w:t>Artificial Intelligenc</w:t>
      </w:r>
      <w:r w:rsidR="00896D1B">
        <w:t>e</w:t>
      </w:r>
      <w:bookmarkEnd w:id="45"/>
      <w:r>
        <w:t>)</w:t>
      </w:r>
      <w:bookmarkEnd w:id="44"/>
    </w:p>
    <w:p w14:paraId="0BEFC5AD" w14:textId="40790FB8"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w:t>
      </w:r>
      <w:r w:rsidR="00234EFF">
        <w:lastRenderedPageBreak/>
        <w:t xml:space="preserve">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2CCCDD9F" w:rsidR="00896D1B" w:rsidRDefault="0057652E" w:rsidP="008520CD">
      <w:pPr>
        <w:pStyle w:val="Heading3"/>
      </w:pPr>
      <w:bookmarkStart w:id="46" w:name="_Toc82813300"/>
      <w:r>
        <w:t>Local Binary Pattern Histogram (LBPH)</w:t>
      </w:r>
      <w:bookmarkEnd w:id="46"/>
    </w:p>
    <w:p w14:paraId="7AA19755" w14:textId="41D92E14" w:rsidR="003E7881" w:rsidRDefault="003E7881" w:rsidP="003E7881">
      <w:pPr>
        <w:pStyle w:val="base"/>
        <w:ind w:left="1560"/>
      </w:pPr>
      <w:r>
        <w:t>Untuk memahap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piksel tetangganya. Operator LBP asli didefinisikan di jendela 3*3. Menggunakan nilai piksel median sebagai ambang jendela, </w:t>
      </w:r>
      <w:r>
        <w:lastRenderedPageBreak/>
        <w:t xml:space="preserve">dibandingkan dengan nilai abu-abu dari 8 piksel yang berdekatan. Jika nilai piksel tetangga lebih besar atau sama dengan nilai median piksel, nilai posisi piksel ditandai sebagai 1, sebaliknya ditandai sebagai (0) [9]. Fungsi didefinisikan seperti yang ditunjukkan pada persamaan 1. </w:t>
      </w:r>
      <w:r w:rsidR="00E94AF0">
        <w:t xml:space="preserve">1. </w:t>
      </w:r>
      <w:r>
        <w:t xml:space="preserve">Dapat diilustrasikan </w:t>
      </w:r>
      <w:r w:rsidR="00322090">
        <w:t xml:space="preserve">seperti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748E1C8E" w:rsidR="00144E0A" w:rsidRDefault="00144E0A" w:rsidP="00DE1EF6">
      <w:pPr>
        <w:pStyle w:val="Caption"/>
        <w:spacing w:line="240" w:lineRule="auto"/>
        <w:rPr>
          <w:lang w:val="en-US"/>
        </w:rPr>
      </w:pPr>
      <w:bookmarkStart w:id="47" w:name="_Toc82813383"/>
      <w:r>
        <w:t xml:space="preserve">Gambar 2. </w:t>
      </w:r>
      <w:r>
        <w:fldChar w:fldCharType="begin"/>
      </w:r>
      <w:r>
        <w:instrText xml:space="preserve"> SEQ Gambar_2. \* ARABIC </w:instrText>
      </w:r>
      <w:r>
        <w:fldChar w:fldCharType="separate"/>
      </w:r>
      <w:r w:rsidR="007429A7">
        <w:rPr>
          <w:noProof/>
        </w:rPr>
        <w:t>1</w:t>
      </w:r>
      <w:r>
        <w:fldChar w:fldCharType="end"/>
      </w:r>
      <w:r>
        <w:rPr>
          <w:lang w:val="en-US"/>
        </w:rPr>
        <w:t xml:space="preserve"> Operator LBP Asli</w:t>
      </w:r>
      <w:bookmarkEnd w:id="47"/>
    </w:p>
    <w:p w14:paraId="72827003" w14:textId="4616DCE2" w:rsidR="00144E0A" w:rsidRPr="00144E0A" w:rsidRDefault="00144E0A" w:rsidP="00DE1EF6">
      <w:pPr>
        <w:pStyle w:val="base"/>
        <w:spacing w:line="240" w:lineRule="auto"/>
        <w:ind w:left="1560" w:firstLine="0"/>
        <w:jc w:val="center"/>
      </w:pPr>
      <w:r>
        <w:t xml:space="preserve">Sumber: </w:t>
      </w:r>
      <w:r w:rsidR="00074C12">
        <w:rPr>
          <w:szCs w:val="24"/>
        </w:rPr>
        <w:t>(Li Wang dan Ali Akbar Siddique, 2020)</w:t>
      </w:r>
    </w:p>
    <w:p w14:paraId="552312BF" w14:textId="2597A7A4" w:rsidR="00A570F5" w:rsidRDefault="00A570F5" w:rsidP="00A570F5">
      <w:pPr>
        <w:pStyle w:val="base"/>
        <w:ind w:left="1560"/>
      </w:pPr>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seperti persamaan 1.1</w:t>
      </w:r>
      <w:r w:rsidR="000A7166">
        <w:t xml:space="preserve">, hasil dari persamaan 1.1 </w:t>
      </w:r>
      <w:r w:rsidR="000A7166">
        <w:lastRenderedPageBreak/>
        <w:t>kemudian dihitung menggunakan persamaan dua sehingga hasil akhirnya angka nol atau satu yang dapat dilihat pada persamaan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32693BD6"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7429A7">
              <w:rPr>
                <w:noProof/>
              </w:rPr>
              <w:t>1</w:t>
            </w:r>
            <w:r w:rsidR="007548CF">
              <w:fldChar w:fldCharType="end"/>
            </w:r>
            <w:r w:rsidR="006E62F1">
              <w:t>.</w:t>
            </w:r>
            <w:r w:rsidR="0027098E">
              <w:fldChar w:fldCharType="begin"/>
            </w:r>
            <w:r w:rsidR="0027098E">
              <w:instrText xml:space="preserve"> SEQ  eq \* MERGEFORMAT </w:instrText>
            </w:r>
            <w:r w:rsidR="0027098E">
              <w:fldChar w:fldCharType="separate"/>
            </w:r>
            <w:r w:rsidR="007429A7">
              <w:rPr>
                <w:noProof/>
              </w:rPr>
              <w:t>1</w:t>
            </w:r>
            <w:r w:rsidR="0027098E">
              <w:rPr>
                <w:noProof/>
              </w:rPr>
              <w:fldChar w:fldCharType="end"/>
            </w:r>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3D70757D" w:rsidR="000A7166" w:rsidRDefault="000A7166"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2</w:t>
            </w:r>
            <w:r w:rsidR="0027098E">
              <w:rPr>
                <w:noProof/>
              </w:rPr>
              <w:fldChar w:fldCharType="end"/>
            </w:r>
            <w:r>
              <w:t>)</w:t>
            </w:r>
          </w:p>
        </w:tc>
      </w:tr>
    </w:tbl>
    <w:p w14:paraId="2E2E1586" w14:textId="2B5C45FC"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7C16C265" w14:textId="77777777" w:rsidR="00AE2BF9" w:rsidRPr="00AE2BF9" w:rsidRDefault="007B59EB" w:rsidP="00AE2BF9">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 xml:space="preserve">Pada Gambar 2.2 menjelaskan tentang alur dari deteksi wajah. Langkah pertama yaitu menbaca gambar kemudian dir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3CFB3560" w:rsidR="00FF742F" w:rsidRDefault="00FF742F" w:rsidP="00DE1EF6">
      <w:pPr>
        <w:pStyle w:val="Caption"/>
        <w:spacing w:line="240" w:lineRule="auto"/>
        <w:rPr>
          <w:lang w:val="en-US"/>
        </w:rPr>
      </w:pPr>
      <w:bookmarkStart w:id="48" w:name="_Toc82813384"/>
      <w:r>
        <w:t xml:space="preserve">Gambar 2. </w:t>
      </w:r>
      <w:r>
        <w:fldChar w:fldCharType="begin"/>
      </w:r>
      <w:r>
        <w:instrText xml:space="preserve"> SEQ Gambar_2. \* ARABIC </w:instrText>
      </w:r>
      <w:r>
        <w:fldChar w:fldCharType="separate"/>
      </w:r>
      <w:r w:rsidR="007429A7">
        <w:rPr>
          <w:noProof/>
        </w:rPr>
        <w:t>2</w:t>
      </w:r>
      <w:r>
        <w:fldChar w:fldCharType="end"/>
      </w:r>
      <w:r>
        <w:rPr>
          <w:lang w:val="en-US"/>
        </w:rPr>
        <w:t xml:space="preserve"> </w:t>
      </w:r>
      <w:r w:rsidR="00DD2EC1">
        <w:rPr>
          <w:lang w:val="en-US"/>
        </w:rPr>
        <w:t>Flowchart</w:t>
      </w:r>
      <w:r>
        <w:rPr>
          <w:lang w:val="en-US"/>
        </w:rPr>
        <w:t xml:space="preserve"> deteksi wajah</w:t>
      </w:r>
      <w:bookmarkEnd w:id="48"/>
    </w:p>
    <w:p w14:paraId="66837E02" w14:textId="02707C5E" w:rsidR="00FF742F" w:rsidRDefault="00FF742F" w:rsidP="00DE1EF6">
      <w:pPr>
        <w:pStyle w:val="base"/>
        <w:spacing w:line="240" w:lineRule="auto"/>
        <w:ind w:left="1701" w:firstLine="0"/>
        <w:jc w:val="center"/>
      </w:pPr>
      <w:r>
        <w:t xml:space="preserve">Sumber: </w:t>
      </w:r>
      <w:r w:rsidR="00063DA4">
        <w:t>(</w:t>
      </w:r>
      <w:r>
        <w:t>A.Singh et al 2019)</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0024F5">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w:t>
      </w:r>
      <w:r w:rsidRPr="00322090">
        <w:lastRenderedPageBreak/>
        <w:t>merepresentasikan citra dan digunakan untuk melatih pengklasifikasi pengenalan wajah.</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3DDCA125" w:rsidR="000024F5" w:rsidRDefault="00322090" w:rsidP="00063DA4">
      <w:pPr>
        <w:pStyle w:val="base"/>
        <w:spacing w:after="0" w:line="240" w:lineRule="auto"/>
        <w:ind w:left="1985" w:firstLine="0"/>
        <w:jc w:val="center"/>
      </w:pPr>
      <w:bookmarkStart w:id="49" w:name="_Toc82813385"/>
      <w:r>
        <w:t xml:space="preserve">Gambar 2. </w:t>
      </w:r>
      <w:r>
        <w:fldChar w:fldCharType="begin"/>
      </w:r>
      <w:r>
        <w:instrText xml:space="preserve"> SEQ Gambar_2. \* ARABIC </w:instrText>
      </w:r>
      <w:r>
        <w:fldChar w:fldCharType="separate"/>
      </w:r>
      <w:r w:rsidR="007429A7">
        <w:rPr>
          <w:noProof/>
        </w:rPr>
        <w:t>3</w:t>
      </w:r>
      <w:r>
        <w:fldChar w:fldCharType="end"/>
      </w:r>
      <w:r>
        <w:t xml:space="preserve"> Pembagian </w:t>
      </w:r>
      <w:r w:rsidR="00F86DEE">
        <w:t>G</w:t>
      </w:r>
      <w:r>
        <w:t>ambar</w:t>
      </w:r>
      <w:r w:rsidR="00F86DEE">
        <w:t xml:space="preserve"> LBP</w:t>
      </w:r>
      <w:bookmarkEnd w:id="49"/>
    </w:p>
    <w:p w14:paraId="555F139C" w14:textId="39CD9D91" w:rsidR="00063DA4" w:rsidRDefault="00063DA4" w:rsidP="00063DA4">
      <w:pPr>
        <w:pStyle w:val="base"/>
        <w:spacing w:line="240" w:lineRule="auto"/>
        <w:ind w:left="1985" w:firstLine="0"/>
        <w:jc w:val="center"/>
      </w:pPr>
      <w:r>
        <w:t>Sumber: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67FA4580" w:rsidR="00B363C3" w:rsidRDefault="00B363C3" w:rsidP="00063DA4">
      <w:pPr>
        <w:pStyle w:val="base"/>
        <w:spacing w:after="0" w:line="240" w:lineRule="auto"/>
        <w:ind w:left="1985" w:firstLine="0"/>
        <w:jc w:val="center"/>
      </w:pPr>
      <w:bookmarkStart w:id="50" w:name="_Toc82813386"/>
      <w:r>
        <w:t xml:space="preserve">Gambar 2. </w:t>
      </w:r>
      <w:r>
        <w:fldChar w:fldCharType="begin"/>
      </w:r>
      <w:r>
        <w:instrText xml:space="preserve"> SEQ Gambar_2. \* ARABIC </w:instrText>
      </w:r>
      <w:r>
        <w:fldChar w:fldCharType="separate"/>
      </w:r>
      <w:r w:rsidR="007429A7">
        <w:rPr>
          <w:noProof/>
        </w:rPr>
        <w:t>4</w:t>
      </w:r>
      <w:r>
        <w:fldChar w:fldCharType="end"/>
      </w:r>
      <w:r>
        <w:t xml:space="preserve"> Histogram LBPH</w:t>
      </w:r>
      <w:bookmarkEnd w:id="50"/>
    </w:p>
    <w:p w14:paraId="3B0896AF" w14:textId="77777777" w:rsidR="00063DA4" w:rsidRDefault="00063DA4" w:rsidP="00063DA4">
      <w:pPr>
        <w:pStyle w:val="base"/>
        <w:spacing w:line="240" w:lineRule="auto"/>
        <w:ind w:left="1985" w:firstLine="0"/>
        <w:jc w:val="center"/>
      </w:pPr>
      <w:r>
        <w:t>Sumber: (Li Wang dan Ali Akbar Siddique, 2020)</w:t>
      </w:r>
    </w:p>
    <w:p w14:paraId="49FE2B9B" w14:textId="1BDBCB26" w:rsidR="007B59EB" w:rsidRPr="00322090" w:rsidRDefault="007B59EB" w:rsidP="007B59EB">
      <w:pPr>
        <w:pStyle w:val="base"/>
        <w:numPr>
          <w:ilvl w:val="6"/>
          <w:numId w:val="7"/>
        </w:numPr>
        <w:ind w:left="1985"/>
        <w:rPr>
          <w:i/>
          <w:iCs w:val="0"/>
        </w:rPr>
      </w:pPr>
      <w:r>
        <w:t>Membuat Dataset</w:t>
      </w:r>
    </w:p>
    <w:p w14:paraId="567C1351" w14:textId="257753BB" w:rsidR="00322090" w:rsidRDefault="007C7598" w:rsidP="00322090">
      <w:pPr>
        <w:pStyle w:val="base"/>
        <w:ind w:left="1985" w:firstLine="0"/>
      </w:pPr>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w:t>
      </w:r>
      <w:r w:rsidR="009330BD">
        <w:lastRenderedPageBreak/>
        <w:t xml:space="preserve">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6DA47EE0" w:rsidR="009330BD" w:rsidRDefault="00B363C3" w:rsidP="00DE1EF6">
      <w:pPr>
        <w:pStyle w:val="Caption"/>
        <w:spacing w:line="240" w:lineRule="auto"/>
        <w:rPr>
          <w:lang w:val="en-US"/>
        </w:rPr>
      </w:pPr>
      <w:bookmarkStart w:id="51" w:name="_Toc82813387"/>
      <w:r w:rsidRPr="00DD2EC1">
        <w:t xml:space="preserve">Gambar 2. </w:t>
      </w:r>
      <w:r w:rsidRPr="00DD2EC1">
        <w:fldChar w:fldCharType="begin"/>
      </w:r>
      <w:r w:rsidRPr="00DD2EC1">
        <w:instrText xml:space="preserve"> SEQ Gambar_2. \* ARABIC </w:instrText>
      </w:r>
      <w:r w:rsidRPr="00DD2EC1">
        <w:fldChar w:fldCharType="separate"/>
      </w:r>
      <w:r w:rsidR="007429A7">
        <w:rPr>
          <w:noProof/>
        </w:rPr>
        <w:t>5</w:t>
      </w:r>
      <w:r w:rsidRPr="00DD2EC1">
        <w:fldChar w:fldCharType="end"/>
      </w:r>
      <w:r w:rsidRPr="00DD2EC1">
        <w:rPr>
          <w:lang w:val="en-US"/>
        </w:rPr>
        <w:t xml:space="preserve"> Contoh gambar dalam dataset</w:t>
      </w:r>
      <w:bookmarkEnd w:id="51"/>
    </w:p>
    <w:p w14:paraId="3F7C00AE" w14:textId="1265D7FB" w:rsidR="00F86DEE" w:rsidRPr="00F86DEE" w:rsidRDefault="00F86DEE" w:rsidP="00DE1EF6">
      <w:pPr>
        <w:pStyle w:val="base"/>
        <w:spacing w:line="240" w:lineRule="auto"/>
        <w:ind w:left="1701" w:firstLine="0"/>
        <w:jc w:val="center"/>
      </w:pPr>
      <w:r>
        <w:t xml:space="preserve">Sumber: </w:t>
      </w:r>
      <w:r w:rsidR="00063DA4">
        <w:t>(</w:t>
      </w:r>
      <w:r>
        <w:t>A.Singh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2AFD04A8" w:rsidR="0057652E" w:rsidRDefault="0057652E" w:rsidP="008520CD">
      <w:pPr>
        <w:pStyle w:val="Heading3"/>
      </w:pPr>
      <w:bookmarkStart w:id="52" w:name="_Toc82813301"/>
      <w:r>
        <w:t>Open</w:t>
      </w:r>
      <w:r w:rsidR="001A2315">
        <w:t>CV</w:t>
      </w:r>
      <w:bookmarkEnd w:id="52"/>
    </w:p>
    <w:p w14:paraId="0A203E95" w14:textId="7F285329" w:rsidR="001A2315"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 Dengan menggunakan </w:t>
      </w:r>
      <w:r w:rsidR="00F06F9E" w:rsidRPr="00DD2EC1">
        <w:rPr>
          <w:i/>
          <w:iCs w:val="0"/>
        </w:rPr>
        <w:t>Haar Cascade Classifier</w:t>
      </w:r>
      <w:r w:rsidR="00F06F9E">
        <w:t xml:space="preserve"> penulis</w:t>
      </w:r>
      <w:r w:rsidR="00DD2EC1">
        <w:t xml:space="preserve"> tidak</w:t>
      </w:r>
      <w:r w:rsidR="00F06F9E">
        <w:t xml:space="preserve"> kesulitan untuk mendeteksi wajah dalam sebuah gambar atau video.</w:t>
      </w:r>
    </w:p>
    <w:p w14:paraId="490B4B6C" w14:textId="77777777" w:rsidR="002E53CD" w:rsidRDefault="002E53CD" w:rsidP="00D24ED7">
      <w:pPr>
        <w:pStyle w:val="base"/>
        <w:ind w:left="1418"/>
      </w:pPr>
    </w:p>
    <w:p w14:paraId="7D47F4F5" w14:textId="30757EC2" w:rsidR="00F06F9E" w:rsidRDefault="00F06F9E" w:rsidP="008520CD">
      <w:pPr>
        <w:pStyle w:val="Heading3"/>
      </w:pPr>
      <w:bookmarkStart w:id="53" w:name="_Toc82813302"/>
      <w:r>
        <w:lastRenderedPageBreak/>
        <w:t>Computer Vision</w:t>
      </w:r>
      <w:bookmarkEnd w:id="53"/>
    </w:p>
    <w:p w14:paraId="35A07AF9" w14:textId="0EC24850"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73862C2C" w:rsidR="0057652E" w:rsidRDefault="0057652E" w:rsidP="008520CD">
      <w:pPr>
        <w:pStyle w:val="Heading3"/>
      </w:pPr>
      <w:bookmarkStart w:id="54" w:name="_Toc82813303"/>
      <w:r>
        <w:t>Python</w:t>
      </w:r>
      <w:bookmarkEnd w:id="54"/>
    </w:p>
    <w:p w14:paraId="1BAE16C9" w14:textId="61BF7B0F" w:rsidR="00F06F9E" w:rsidRDefault="00F06F9E" w:rsidP="00D24ED7">
      <w:pPr>
        <w:pStyle w:val="base"/>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 Terakhir, Python bersifat </w:t>
      </w:r>
      <w:r w:rsidR="007D3E62">
        <w:t>portable,</w:t>
      </w:r>
      <w:r w:rsidRPr="00F06F9E">
        <w:t xml:space="preserve"> ia berjalan di banyak varian Unix termasuk Linux dan macOS, dan di Windows.</w:t>
      </w:r>
    </w:p>
    <w:p w14:paraId="2028AD0F" w14:textId="7908F339" w:rsidR="00826F17" w:rsidRDefault="00826F17" w:rsidP="008520CD">
      <w:pPr>
        <w:pStyle w:val="Heading3"/>
      </w:pPr>
      <w:bookmarkStart w:id="55" w:name="_Toc82813304"/>
      <w:r>
        <w:t>Amazon Web Service (AWS)</w:t>
      </w:r>
      <w:bookmarkEnd w:id="55"/>
    </w:p>
    <w:p w14:paraId="57772522" w14:textId="10FD3EB6" w:rsidR="00826F17" w:rsidRDefault="000F40DF" w:rsidP="00B953D5">
      <w:pPr>
        <w:pStyle w:val="base"/>
        <w:ind w:left="1560"/>
      </w:pPr>
      <w:r>
        <w:t xml:space="preserve">Ada banyak definisi dan interpretasi komputasi awan yang dapat ditemukan dari berbagai sumber. Istilah "komputasi awan" </w:t>
      </w:r>
      <w:r>
        <w:lastRenderedPageBreak/>
        <w:t xml:space="preserve">itu sendiri kemungkinan berasal dari diagram jaringan di mana </w:t>
      </w:r>
      <w:r w:rsidRPr="00B953D5">
        <w:rPr>
          <w:i/>
          <w:iCs w:val="0"/>
        </w:rPr>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8"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32630069" w:rsidR="00411B35" w:rsidRDefault="00D5071B" w:rsidP="00411B35">
      <w:pPr>
        <w:pStyle w:val="Heading2"/>
      </w:pPr>
      <w:bookmarkStart w:id="56" w:name="_Toc82813305"/>
      <w:r>
        <w:t>Metode</w:t>
      </w:r>
      <w:r w:rsidRPr="00D5071B">
        <w:t xml:space="preserve"> Pengembangan Perangkat Lunak</w:t>
      </w:r>
      <w:bookmarkEnd w:id="56"/>
    </w:p>
    <w:p w14:paraId="3EE0695C" w14:textId="2D318312" w:rsidR="0057652E" w:rsidRDefault="0057652E" w:rsidP="008520CD">
      <w:pPr>
        <w:pStyle w:val="Heading3"/>
      </w:pPr>
      <w:bookmarkStart w:id="57" w:name="_Toc82813306"/>
      <w:r>
        <w:t>Waterfall</w:t>
      </w:r>
      <w:bookmarkEnd w:id="57"/>
    </w:p>
    <w:p w14:paraId="5BFF1E4B" w14:textId="23E3FB4B" w:rsidR="00373951" w:rsidRPr="00373951" w:rsidRDefault="00373951" w:rsidP="009C6937">
      <w:pPr>
        <w:pStyle w:val="base"/>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w:t>
      </w:r>
      <w:r w:rsidR="009C6937" w:rsidRPr="009C6937">
        <w:rPr>
          <w:lang w:val="id-ID"/>
        </w:rPr>
        <w:lastRenderedPageBreak/>
        <w:t>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59F70225" w:rsidR="009A146B" w:rsidRDefault="009A146B" w:rsidP="00063DA4">
      <w:pPr>
        <w:pStyle w:val="base"/>
        <w:spacing w:after="0" w:line="240" w:lineRule="auto"/>
        <w:ind w:left="1560" w:firstLine="0"/>
        <w:jc w:val="center"/>
      </w:pPr>
      <w:bookmarkStart w:id="58" w:name="_Toc82813388"/>
      <w:r w:rsidRPr="00DD2EC1">
        <w:t xml:space="preserve">Gambar 2. </w:t>
      </w:r>
      <w:r w:rsidRPr="00DD2EC1">
        <w:fldChar w:fldCharType="begin"/>
      </w:r>
      <w:r w:rsidRPr="00DD2EC1">
        <w:instrText xml:space="preserve"> SEQ Gambar_2. \* ARABIC </w:instrText>
      </w:r>
      <w:r w:rsidRPr="00DD2EC1">
        <w:fldChar w:fldCharType="separate"/>
      </w:r>
      <w:r w:rsidR="007429A7">
        <w:rPr>
          <w:noProof/>
        </w:rPr>
        <w:t>6</w:t>
      </w:r>
      <w:r w:rsidRPr="00DD2EC1">
        <w:fldChar w:fldCharType="end"/>
      </w:r>
      <w:r w:rsidRPr="00DD2EC1">
        <w:t xml:space="preserve"> Model Pengembangan Waterfall (Pressman 2002)</w:t>
      </w:r>
      <w:bookmarkEnd w:id="58"/>
    </w:p>
    <w:p w14:paraId="67A18C27" w14:textId="2511A2BF" w:rsidR="00063DA4" w:rsidRPr="00DD2EC1" w:rsidRDefault="00063DA4" w:rsidP="00063DA4">
      <w:pPr>
        <w:pStyle w:val="base"/>
        <w:spacing w:line="240" w:lineRule="auto"/>
        <w:ind w:left="1701" w:firstLine="0"/>
        <w:jc w:val="center"/>
      </w:pPr>
      <w:r>
        <w:t>Sumber: (Pressman, 2002)</w:t>
      </w:r>
    </w:p>
    <w:p w14:paraId="52E11CFF" w14:textId="357AAE9A" w:rsidR="0057652E" w:rsidRDefault="0057652E" w:rsidP="008520CD">
      <w:pPr>
        <w:pStyle w:val="Heading3"/>
      </w:pPr>
      <w:bookmarkStart w:id="59" w:name="_Toc82813307"/>
      <w:r>
        <w:t>Tahapan-tahapan Waterfall</w:t>
      </w:r>
      <w:bookmarkEnd w:id="59"/>
    </w:p>
    <w:p w14:paraId="36667C7E" w14:textId="32ACA166" w:rsidR="005D36E4" w:rsidRDefault="005D36E4" w:rsidP="009C6937">
      <w:pPr>
        <w:pStyle w:val="base"/>
        <w:ind w:left="1560"/>
      </w:pPr>
      <w:r>
        <w:t>Tahapan-tahapan dalam metode waterfall adalah sebagai berikut</w:t>
      </w:r>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478422F1" w:rsidR="00373951" w:rsidRDefault="00373951" w:rsidP="00373951">
      <w:pPr>
        <w:pStyle w:val="base"/>
        <w:ind w:left="1985" w:firstLine="0"/>
      </w:pPr>
      <w:r>
        <w:t xml:space="preserve">Tahap ini merupakan tahap untuk mengumpulkan kebutuhan perangkat lunak. Tujuan dari tahap ini yaitu untuk mengetahui apa saja kebutuhan untuk membuat sebuah perangkat lunak atau </w:t>
      </w:r>
      <w:r>
        <w:rPr>
          <w:i/>
          <w:iCs w:val="0"/>
        </w:rPr>
        <w:t xml:space="preserve">software. </w:t>
      </w:r>
      <w:r w:rsidRPr="00DE1EF6">
        <w:t xml:space="preserve">Analisis kebutuhan pertangkat lunak ini perlu </w:t>
      </w:r>
      <w:r w:rsidRPr="00DE1EF6">
        <w:lastRenderedPageBreak/>
        <w:t>didokumentasikan</w:t>
      </w:r>
      <w:r>
        <w:rPr>
          <w:i/>
          <w:iCs w:val="0"/>
        </w:rPr>
        <w:t xml:space="preserve"> </w:t>
      </w:r>
      <w:r>
        <w:t>untuk dilihat kembali oleh pengguna apakah kebutuhan sudah sesuai atau tidak.</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t>Desain merupakan tahapan yang berfokus pada perangkat lunak yang meliputi arsitektur, struktur data, antarmuka perangkat lunak, dan prosedur per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9D777DA" w:rsidR="008B59FE" w:rsidRDefault="008B59FE" w:rsidP="008B59FE">
      <w:pPr>
        <w:pStyle w:val="base"/>
        <w:ind w:left="1985" w:firstLine="0"/>
      </w:pPr>
      <w:r>
        <w:t>Dalam tahap ini desain yang sebelumnya telah dibuat akan diterapkan ke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w:t>
      </w:r>
      <w:r w:rsidRPr="008B59FE">
        <w:lastRenderedPageBreak/>
        <w:t>ditemukan pada tahapan sebelumnya, meningkatkan implementasi dari unit sistem, dan meningkatkan layanan sistem sebagai kebutuhan baru.</w:t>
      </w:r>
    </w:p>
    <w:p w14:paraId="108C391E" w14:textId="6972E538" w:rsidR="00411B35" w:rsidRDefault="00411B35" w:rsidP="00411B35">
      <w:pPr>
        <w:pStyle w:val="Heading2"/>
      </w:pPr>
      <w:bookmarkStart w:id="60" w:name="_Toc82813308"/>
      <w:r>
        <w:t>Tools Perancangan</w:t>
      </w:r>
      <w:bookmarkEnd w:id="60"/>
    </w:p>
    <w:p w14:paraId="3B000226" w14:textId="311C2FC7" w:rsidR="0057652E" w:rsidRDefault="00DD2EC1" w:rsidP="008520CD">
      <w:pPr>
        <w:pStyle w:val="Heading3"/>
      </w:pPr>
      <w:bookmarkStart w:id="61" w:name="_Toc82813309"/>
      <w:r>
        <w:t>Flowchart</w:t>
      </w:r>
      <w:bookmarkEnd w:id="61"/>
    </w:p>
    <w:p w14:paraId="71CC9275" w14:textId="4910F3F4" w:rsidR="006A30EC" w:rsidRDefault="00DD2EC1" w:rsidP="006A30EC">
      <w:pPr>
        <w:pStyle w:val="base"/>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yaitu:</w:t>
      </w:r>
    </w:p>
    <w:p w14:paraId="507996B5" w14:textId="77777777" w:rsidR="00B2559C" w:rsidRDefault="00B2559C" w:rsidP="00EA588A">
      <w:pPr>
        <w:pStyle w:val="ayat-sub"/>
      </w:pPr>
      <w:r>
        <w:t xml:space="preserve">Simbol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7ABB0B03" w:rsidR="00DD0E4E" w:rsidRPr="00DD0E4E" w:rsidRDefault="00DD0E4E" w:rsidP="00DE1EF6">
            <w:pPr>
              <w:pStyle w:val="Caption"/>
              <w:ind w:left="0"/>
              <w:rPr>
                <w:lang w:val="en-US"/>
              </w:rPr>
            </w:pPr>
            <w:bookmarkStart w:id="62" w:name="_Toc82813360"/>
            <w:r>
              <w:t xml:space="preserve">Tabel 2. </w:t>
            </w:r>
            <w:r>
              <w:fldChar w:fldCharType="begin"/>
            </w:r>
            <w:r>
              <w:instrText xml:space="preserve"> SEQ Tabel_2. \* ARABIC </w:instrText>
            </w:r>
            <w:r>
              <w:fldChar w:fldCharType="separate"/>
            </w:r>
            <w:r w:rsidR="007429A7">
              <w:rPr>
                <w:noProof/>
              </w:rPr>
              <w:t>1</w:t>
            </w:r>
            <w:r>
              <w:fldChar w:fldCharType="end"/>
            </w:r>
            <w:r>
              <w:rPr>
                <w:lang w:val="en-US"/>
              </w:rPr>
              <w:t xml:space="preserve"> Simbol Flowchart Program</w:t>
            </w:r>
            <w:bookmarkEnd w:id="62"/>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63" w:name="_Hlk74594651"/>
            <w:r w:rsidRPr="00B2559C">
              <w:rPr>
                <w:b/>
                <w:bCs/>
              </w:rPr>
              <w:t>Simbol</w:t>
            </w:r>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Nama Simbol</w:t>
            </w:r>
          </w:p>
        </w:tc>
        <w:tc>
          <w:tcPr>
            <w:tcW w:w="1949" w:type="dxa"/>
          </w:tcPr>
          <w:p w14:paraId="626D42D0" w14:textId="47251DF7" w:rsidR="00B2559C" w:rsidRPr="00B2559C" w:rsidRDefault="00B2559C" w:rsidP="000024F5">
            <w:pPr>
              <w:pStyle w:val="base"/>
              <w:spacing w:line="240" w:lineRule="auto"/>
              <w:ind w:left="0" w:firstLine="0"/>
              <w:jc w:val="left"/>
              <w:rPr>
                <w:b/>
                <w:bCs/>
              </w:rPr>
            </w:pPr>
            <w:r w:rsidRPr="00B2559C">
              <w:rPr>
                <w:b/>
                <w:bCs/>
              </w:rPr>
              <w:t>Keterangan</w:t>
            </w:r>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bl>
    <w:p w14:paraId="6D4310FE" w14:textId="77777777" w:rsidR="00B01F3A" w:rsidRDefault="00B01F3A" w:rsidP="00B01F3A">
      <w:pPr>
        <w:pStyle w:val="base"/>
        <w:spacing w:after="0"/>
        <w:ind w:left="2520" w:firstLine="0"/>
      </w:pPr>
      <w:r>
        <w:lastRenderedPageBreak/>
        <w:t>Sumber: (</w:t>
      </w:r>
      <w:r w:rsidRPr="00B31B6E">
        <w:t>Suarga</w:t>
      </w:r>
      <w:r>
        <w:t>, 2002)</w:t>
      </w:r>
    </w:p>
    <w:p w14:paraId="22510509" w14:textId="77777777" w:rsidR="00864ADA" w:rsidRDefault="00864ADA"/>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r>
              <w:t>Tabel 2.1 Simbol Flowchart Program (Lanjutan)</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r w:rsidRPr="00B2559C">
              <w:rPr>
                <w:b/>
                <w:bCs/>
              </w:rPr>
              <w:t>Simbol</w:t>
            </w:r>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Nama Simbol</w:t>
            </w:r>
          </w:p>
        </w:tc>
        <w:tc>
          <w:tcPr>
            <w:tcW w:w="1949" w:type="dxa"/>
          </w:tcPr>
          <w:p w14:paraId="7A5FBC7F" w14:textId="6F86289E" w:rsidR="00864ADA" w:rsidRDefault="00864ADA" w:rsidP="00864ADA">
            <w:pPr>
              <w:pStyle w:val="base"/>
              <w:spacing w:line="240" w:lineRule="auto"/>
              <w:ind w:left="0" w:firstLine="0"/>
              <w:jc w:val="left"/>
            </w:pPr>
            <w:r w:rsidRPr="00B2559C">
              <w:rPr>
                <w:b/>
                <w:bCs/>
              </w:rPr>
              <w:t>Keterangan</w:t>
            </w:r>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r>
              <w:t xml:space="preserve">Menunjukan fungsi atau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r>
              <w:t>penghubung</w:t>
            </w:r>
          </w:p>
        </w:tc>
        <w:tc>
          <w:tcPr>
            <w:tcW w:w="1949" w:type="dxa"/>
          </w:tcPr>
          <w:p w14:paraId="1DC8CC63" w14:textId="1B85CA23" w:rsidR="00864ADA" w:rsidRDefault="00864ADA" w:rsidP="00864ADA">
            <w:pPr>
              <w:pStyle w:val="base"/>
              <w:spacing w:line="240" w:lineRule="auto"/>
              <w:ind w:left="0" w:firstLine="0"/>
              <w:jc w:val="left"/>
            </w:pPr>
            <w:r>
              <w:t>Menunjukan penghubung pada halaman yang sama</w:t>
            </w:r>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r>
              <w:t>penghubung</w:t>
            </w:r>
          </w:p>
        </w:tc>
        <w:tc>
          <w:tcPr>
            <w:tcW w:w="1949" w:type="dxa"/>
          </w:tcPr>
          <w:p w14:paraId="67528231" w14:textId="6069A7CA" w:rsidR="00864ADA" w:rsidRDefault="00864ADA" w:rsidP="00864ADA">
            <w:pPr>
              <w:pStyle w:val="base"/>
              <w:spacing w:line="240" w:lineRule="auto"/>
              <w:ind w:left="0" w:firstLine="0"/>
              <w:jc w:val="left"/>
            </w:pPr>
            <w:r>
              <w:t>Menunjukan penghubung pada halaman yang lain</w:t>
            </w:r>
          </w:p>
        </w:tc>
      </w:tr>
    </w:tbl>
    <w:bookmarkEnd w:id="63"/>
    <w:p w14:paraId="05DFAE74" w14:textId="10FA01A6" w:rsidR="00B2559C" w:rsidRDefault="00B31B6E" w:rsidP="00B01F3A">
      <w:pPr>
        <w:pStyle w:val="base"/>
        <w:spacing w:after="0"/>
        <w:ind w:left="2520" w:firstLine="0"/>
      </w:pPr>
      <w:r>
        <w:t>Sumber: (</w:t>
      </w:r>
      <w:r w:rsidRPr="00B31B6E">
        <w:t>Suarga</w:t>
      </w:r>
      <w:r>
        <w:t>, 2002)</w:t>
      </w:r>
    </w:p>
    <w:p w14:paraId="5D8EEC1B" w14:textId="42FB8D06" w:rsidR="00B2559C" w:rsidRDefault="00B2559C" w:rsidP="00EA588A">
      <w:pPr>
        <w:pStyle w:val="ayat-sub"/>
      </w:pPr>
      <w:r>
        <w:t xml:space="preserve">Simbol </w:t>
      </w:r>
      <w:r w:rsidR="00DD2EC1">
        <w:rPr>
          <w:i/>
        </w:rPr>
        <w:t>flowchart</w:t>
      </w:r>
      <w:r>
        <w:rPr>
          <w:i/>
        </w:rPr>
        <w:t xml:space="preserve"> </w:t>
      </w:r>
      <w:r>
        <w:t>sistem</w:t>
      </w:r>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1D914DD0" w:rsidR="00DD0E4E" w:rsidRPr="00DD0E4E" w:rsidRDefault="00DD0E4E" w:rsidP="00DE1EF6">
            <w:pPr>
              <w:pStyle w:val="Caption"/>
              <w:ind w:left="72"/>
              <w:rPr>
                <w:lang w:val="en-US"/>
              </w:rPr>
            </w:pPr>
            <w:bookmarkStart w:id="64" w:name="_Toc82813361"/>
            <w:r>
              <w:t xml:space="preserve">Tabel 2. </w:t>
            </w:r>
            <w:r>
              <w:fldChar w:fldCharType="begin"/>
            </w:r>
            <w:r>
              <w:instrText xml:space="preserve"> SEQ Tabel_2. \* ARABIC </w:instrText>
            </w:r>
            <w:r>
              <w:fldChar w:fldCharType="separate"/>
            </w:r>
            <w:r w:rsidR="007429A7">
              <w:rPr>
                <w:noProof/>
              </w:rPr>
              <w:t>2</w:t>
            </w:r>
            <w:r>
              <w:fldChar w:fldCharType="end"/>
            </w:r>
            <w:r>
              <w:rPr>
                <w:lang w:val="en-US"/>
              </w:rPr>
              <w:t xml:space="preserve"> Simbol Flowchart </w:t>
            </w:r>
            <w:r w:rsidR="00B01F3A">
              <w:rPr>
                <w:lang w:val="en-US"/>
              </w:rPr>
              <w:t>Sistem</w:t>
            </w:r>
            <w:bookmarkEnd w:id="64"/>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r w:rsidRPr="00B2559C">
              <w:rPr>
                <w:b/>
                <w:bCs/>
              </w:rPr>
              <w:t>Simbol</w:t>
            </w:r>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Nama Simbol</w:t>
            </w:r>
          </w:p>
        </w:tc>
      </w:tr>
      <w:tr w:rsidR="007D57A0" w14:paraId="46E816E4" w14:textId="77777777" w:rsidTr="00B01F3A">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B01F3A">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B01F3A">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bl>
    <w:p w14:paraId="72B438E3" w14:textId="77777777" w:rsidR="00B01F3A" w:rsidRDefault="00B01F3A" w:rsidP="00B01F3A">
      <w:pPr>
        <w:pStyle w:val="base"/>
        <w:spacing w:after="0"/>
        <w:ind w:left="2520" w:firstLine="0"/>
      </w:pPr>
      <w:r>
        <w:t>Sumber: (</w:t>
      </w:r>
      <w:r w:rsidRPr="00B31B6E">
        <w:t>Suarga</w:t>
      </w:r>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r>
              <w:t>Tabel 2.2 Simbol Flowchart Sistem (Lanjutan)</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r w:rsidRPr="00B2559C">
              <w:rPr>
                <w:b/>
                <w:bCs/>
              </w:rPr>
              <w:t>Simbol</w:t>
            </w:r>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Nama Simbol</w:t>
            </w:r>
          </w:p>
        </w:tc>
      </w:tr>
      <w:tr w:rsidR="00B01F3A" w14:paraId="2205E460" w14:textId="77777777" w:rsidTr="00B01F3A">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01F3A">
            <w:pPr>
              <w:pStyle w:val="base"/>
              <w:ind w:left="0" w:firstLine="0"/>
              <w:jc w:val="center"/>
            </w:pPr>
            <w:r>
              <w:rPr>
                <w:i/>
                <w:iCs w:val="0"/>
              </w:rPr>
              <w:t>Magnetic tape</w:t>
            </w:r>
          </w:p>
        </w:tc>
      </w:tr>
      <w:tr w:rsidR="00B01F3A" w14:paraId="7FFA80AF" w14:textId="77777777" w:rsidTr="00B01F3A">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01F3A">
            <w:pPr>
              <w:pStyle w:val="base"/>
              <w:ind w:left="0" w:firstLine="0"/>
              <w:jc w:val="center"/>
              <w:rPr>
                <w:i/>
                <w:iCs w:val="0"/>
              </w:rPr>
            </w:pPr>
            <w:r>
              <w:rPr>
                <w:i/>
                <w:iCs w:val="0"/>
              </w:rPr>
              <w:t>Magnetic disk</w:t>
            </w:r>
          </w:p>
        </w:tc>
      </w:tr>
      <w:tr w:rsidR="00B01F3A" w14:paraId="2A2984EF" w14:textId="77777777" w:rsidTr="00B01F3A">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01F3A">
            <w:pPr>
              <w:pStyle w:val="base"/>
              <w:ind w:left="0" w:firstLine="0"/>
              <w:jc w:val="center"/>
              <w:rPr>
                <w:i/>
                <w:iCs w:val="0"/>
              </w:rPr>
            </w:pPr>
            <w:r>
              <w:rPr>
                <w:i/>
                <w:iCs w:val="0"/>
              </w:rPr>
              <w:t>sorting</w:t>
            </w:r>
          </w:p>
        </w:tc>
      </w:tr>
      <w:tr w:rsidR="00B01F3A" w14:paraId="6887B926" w14:textId="77777777" w:rsidTr="00B01F3A">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01F3A">
            <w:pPr>
              <w:pStyle w:val="base"/>
              <w:ind w:left="0" w:firstLine="0"/>
              <w:jc w:val="center"/>
              <w:rPr>
                <w:i/>
                <w:iCs w:val="0"/>
              </w:rPr>
            </w:pPr>
            <w:r>
              <w:rPr>
                <w:i/>
                <w:iCs w:val="0"/>
              </w:rPr>
              <w:t>extract</w:t>
            </w:r>
          </w:p>
        </w:tc>
      </w:tr>
      <w:tr w:rsidR="00B01F3A" w14:paraId="3349830B" w14:textId="77777777" w:rsidTr="00B01F3A">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01F3A">
            <w:pPr>
              <w:pStyle w:val="base"/>
              <w:ind w:left="0" w:firstLine="0"/>
              <w:jc w:val="center"/>
              <w:rPr>
                <w:i/>
                <w:iCs w:val="0"/>
              </w:rPr>
            </w:pPr>
            <w:r>
              <w:rPr>
                <w:i/>
                <w:iCs w:val="0"/>
              </w:rPr>
              <w:t>merge</w:t>
            </w:r>
          </w:p>
        </w:tc>
      </w:tr>
    </w:tbl>
    <w:p w14:paraId="15BF11E5" w14:textId="0879D4ED" w:rsidR="007D57A0" w:rsidRDefault="00B31B6E" w:rsidP="00B01F3A">
      <w:pPr>
        <w:pStyle w:val="base"/>
        <w:spacing w:after="0"/>
        <w:ind w:left="2520" w:firstLine="0"/>
      </w:pPr>
      <w:r>
        <w:t>Sumber: (</w:t>
      </w:r>
      <w:r w:rsidRPr="00B31B6E">
        <w:t>Suarga</w:t>
      </w:r>
      <w:r>
        <w:t>, 2002)</w:t>
      </w:r>
    </w:p>
    <w:p w14:paraId="777C4336" w14:textId="7E1E929C" w:rsidR="00D331C0" w:rsidRDefault="00D331C0" w:rsidP="008520CD">
      <w:pPr>
        <w:pStyle w:val="Heading3"/>
      </w:pPr>
      <w:bookmarkStart w:id="65" w:name="_Toc82813310"/>
      <w:r>
        <w:t>Flowmap</w:t>
      </w:r>
      <w:bookmarkEnd w:id="65"/>
    </w:p>
    <w:p w14:paraId="11059B15" w14:textId="119DBB58"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r w:rsidRPr="00D331C0">
        <w:rPr>
          <w:i/>
          <w:iCs w:val="0"/>
        </w:rPr>
        <w:t>Flowmap</w:t>
      </w:r>
      <w:r>
        <w:t xml:space="preserve"> sendiri sering disebut diagram alir atau aliran data yang berbentuk dokumen dalam sebuah aktifitas yang saling berkaitan antara kebutuhan data dan informasi. </w:t>
      </w:r>
      <w:r w:rsidRPr="00D331C0">
        <w:rPr>
          <w:i/>
          <w:iCs w:val="0"/>
        </w:rPr>
        <w:t>Flowmap</w:t>
      </w:r>
      <w:r>
        <w:t xml:space="preserve"> dapat membantu programmer untuk memecahkan masalah yang besar ke dalam segmen atau bagian yang lebih kecil.</w:t>
      </w:r>
    </w:p>
    <w:p w14:paraId="5A2BE748" w14:textId="4994CC6D" w:rsidR="00C33D7C" w:rsidRPr="00C33D7C" w:rsidRDefault="00D331C0" w:rsidP="00DD0E4E">
      <w:pPr>
        <w:pStyle w:val="base"/>
        <w:ind w:left="1418"/>
      </w:pPr>
      <w:r>
        <w:t xml:space="preserve">Fungsi </w:t>
      </w:r>
      <w:r w:rsidRPr="009478D4">
        <w:rPr>
          <w:i/>
          <w:iCs w:val="0"/>
        </w:rPr>
        <w:t>flowmap</w:t>
      </w:r>
      <w:r>
        <w:t xml:space="preserve"> adalah mendefinisikan hubungan antara bagian (pelaku proses), proses (manual/berbasis komputer) dan </w:t>
      </w:r>
      <w:r>
        <w:lastRenderedPageBreak/>
        <w:t>aliran data (dalam bentuk dokumen masukan dan keluaran)</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Simbol Flowmap dalam </w:t>
      </w:r>
      <w:r w:rsidR="00DD0E05">
        <w:t>Tabel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015C2908" w:rsidR="00DD0E4E" w:rsidRPr="00DD0E4E" w:rsidRDefault="00DD0E4E" w:rsidP="00DE1EF6">
            <w:pPr>
              <w:pStyle w:val="Caption"/>
              <w:ind w:left="72"/>
              <w:rPr>
                <w:lang w:val="en-US"/>
              </w:rPr>
            </w:pPr>
            <w:bookmarkStart w:id="66" w:name="_Toc82813362"/>
            <w:r>
              <w:t xml:space="preserve">Tabel 2. </w:t>
            </w:r>
            <w:r>
              <w:fldChar w:fldCharType="begin"/>
            </w:r>
            <w:r>
              <w:instrText xml:space="preserve"> SEQ Tabel_2. \* ARABIC </w:instrText>
            </w:r>
            <w:r>
              <w:fldChar w:fldCharType="separate"/>
            </w:r>
            <w:r w:rsidR="007429A7">
              <w:rPr>
                <w:noProof/>
              </w:rPr>
              <w:t>3</w:t>
            </w:r>
            <w:r>
              <w:fldChar w:fldCharType="end"/>
            </w:r>
            <w:r>
              <w:rPr>
                <w:lang w:val="en-US"/>
              </w:rPr>
              <w:t xml:space="preserve"> Simbol Flowmap</w:t>
            </w:r>
            <w:bookmarkEnd w:id="66"/>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109F1A02"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r>
        <w:t>Sumber: (</w:t>
      </w:r>
      <w:r w:rsidR="00284C72" w:rsidRPr="00284C72">
        <w:t>Haidar Bagir1</w:t>
      </w:r>
      <w:r w:rsidR="00284C72">
        <w:t xml:space="preserve"> &amp;</w:t>
      </w:r>
      <w:r w:rsidR="00284C72" w:rsidRPr="00284C72">
        <w:t xml:space="preserve"> Bramantiyo Eko Putro</w:t>
      </w:r>
      <w:r w:rsidR="00284C72">
        <w:t>, 2018</w:t>
      </w:r>
      <w:r>
        <w:t>)</w:t>
      </w:r>
    </w:p>
    <w:p w14:paraId="575641D5" w14:textId="74C935B4" w:rsidR="0057652E" w:rsidRDefault="0057652E" w:rsidP="008520CD">
      <w:pPr>
        <w:pStyle w:val="Heading3"/>
      </w:pPr>
      <w:bookmarkStart w:id="67" w:name="_Toc82813311"/>
      <w:r>
        <w:t>D</w:t>
      </w:r>
      <w:r w:rsidRPr="0057652E">
        <w:t>ata Flow Diagram</w:t>
      </w:r>
      <w:r>
        <w:t xml:space="preserve"> (DFD)</w:t>
      </w:r>
      <w:bookmarkEnd w:id="67"/>
    </w:p>
    <w:p w14:paraId="46AED0D7" w14:textId="3B5E5165" w:rsidR="00987A66" w:rsidRDefault="00987A66" w:rsidP="003D5B89">
      <w:pPr>
        <w:pStyle w:val="base"/>
        <w:ind w:left="1418"/>
      </w:pPr>
      <w:r w:rsidRPr="00987A66">
        <w:lastRenderedPageBreak/>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Diagram konteks terdiri dari beberapa simbol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yang ditunjukan pada Tabel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4BC1877F" w:rsidR="000024F5" w:rsidRPr="000024F5" w:rsidRDefault="000024F5" w:rsidP="00DE1EF6">
            <w:pPr>
              <w:pStyle w:val="Caption"/>
              <w:ind w:left="72"/>
              <w:rPr>
                <w:lang w:val="en-US"/>
              </w:rPr>
            </w:pPr>
            <w:bookmarkStart w:id="68" w:name="_Toc82813363"/>
            <w:r>
              <w:t xml:space="preserve">Tabel 2. </w:t>
            </w:r>
            <w:r>
              <w:fldChar w:fldCharType="begin"/>
            </w:r>
            <w:r>
              <w:instrText xml:space="preserve"> SEQ Tabel_2. \* ARABIC </w:instrText>
            </w:r>
            <w:r>
              <w:fldChar w:fldCharType="separate"/>
            </w:r>
            <w:r w:rsidR="007429A7">
              <w:rPr>
                <w:noProof/>
              </w:rPr>
              <w:t>4</w:t>
            </w:r>
            <w:r>
              <w:fldChar w:fldCharType="end"/>
            </w:r>
            <w:r>
              <w:rPr>
                <w:lang w:val="en-US"/>
              </w:rPr>
              <w:t xml:space="preserve"> Simbol Data Flow Diagram (DFD)</w:t>
            </w:r>
            <w:bookmarkEnd w:id="68"/>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r w:rsidRPr="00B2559C">
              <w:rPr>
                <w:b/>
                <w:bCs/>
              </w:rPr>
              <w:t>Simbol</w:t>
            </w:r>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r>
              <w:rPr>
                <w:b/>
                <w:bCs/>
              </w:rPr>
              <w:t>Keterangan</w:t>
            </w:r>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r>
              <w:t>Aliran data, menggambarkan aliran dari suatu proses ke proses lainnya</w:t>
            </w:r>
          </w:p>
        </w:tc>
      </w:tr>
    </w:tbl>
    <w:p w14:paraId="23BCDC61" w14:textId="23888CB9" w:rsidR="004C002E" w:rsidRDefault="00673F12" w:rsidP="00B01F3A">
      <w:pPr>
        <w:pStyle w:val="base"/>
        <w:spacing w:after="0"/>
        <w:ind w:left="2520" w:firstLine="0"/>
      </w:pPr>
      <w:r>
        <w:t>Sumber: (</w:t>
      </w:r>
      <w:r w:rsidRPr="00B31B6E">
        <w:t>Suarga</w:t>
      </w:r>
      <w:r>
        <w:t>, 2002)</w:t>
      </w:r>
    </w:p>
    <w:p w14:paraId="488B5485" w14:textId="3704DF0E" w:rsidR="00B01F3A" w:rsidRDefault="00B01F3A" w:rsidP="00B01F3A">
      <w:pPr>
        <w:pStyle w:val="base"/>
        <w:spacing w:after="0"/>
        <w:ind w:left="2520" w:firstLine="0"/>
      </w:pPr>
    </w:p>
    <w:p w14:paraId="50EDFADF" w14:textId="77777777" w:rsidR="00B01F3A" w:rsidRPr="00987A66" w:rsidRDefault="00B01F3A" w:rsidP="00B01F3A">
      <w:pPr>
        <w:pStyle w:val="base"/>
        <w:spacing w:after="0"/>
        <w:ind w:left="2520" w:firstLine="0"/>
      </w:pPr>
    </w:p>
    <w:p w14:paraId="1ECAB56E" w14:textId="4AD25B69" w:rsidR="00411B35" w:rsidRPr="00411B35" w:rsidRDefault="00411B35" w:rsidP="00411B35">
      <w:pPr>
        <w:pStyle w:val="Heading2"/>
      </w:pPr>
      <w:bookmarkStart w:id="69" w:name="_Toc82813312"/>
      <w:r>
        <w:t xml:space="preserve">Tools </w:t>
      </w:r>
      <w:r w:rsidRPr="00411B35">
        <w:t>Perangkat Lunak</w:t>
      </w:r>
      <w:bookmarkEnd w:id="69"/>
    </w:p>
    <w:p w14:paraId="2B8AB74F" w14:textId="3B7A352F" w:rsidR="0057652E" w:rsidRDefault="0057652E" w:rsidP="008520CD">
      <w:pPr>
        <w:pStyle w:val="Heading3"/>
      </w:pPr>
      <w:bookmarkStart w:id="70" w:name="_Toc82813313"/>
      <w:r>
        <w:t>Visual Studio Code</w:t>
      </w:r>
      <w:bookmarkEnd w:id="70"/>
      <w:r>
        <w:t xml:space="preserve"> </w:t>
      </w:r>
    </w:p>
    <w:p w14:paraId="5BBD8248" w14:textId="19C0BCA7"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 xml:space="preserve">MIT. </w:t>
      </w:r>
    </w:p>
    <w:p w14:paraId="1F07093B" w14:textId="7C622F4B" w:rsidR="00063DA4" w:rsidRPr="00063DA4" w:rsidRDefault="0057652E" w:rsidP="00063DA4">
      <w:pPr>
        <w:pStyle w:val="Heading3"/>
      </w:pPr>
      <w:bookmarkStart w:id="71" w:name="_Toc82813314"/>
      <w:r>
        <w:t>A</w:t>
      </w:r>
      <w:r w:rsidR="00375EC5">
        <w:t>WS Lambda</w:t>
      </w:r>
      <w:bookmarkEnd w:id="71"/>
    </w:p>
    <w:p w14:paraId="6346DD07" w14:textId="63CCB0F4" w:rsidR="006B2FA7" w:rsidRPr="003A5B00" w:rsidRDefault="00186FFE" w:rsidP="00063DA4">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p>
    <w:p w14:paraId="06D77096" w14:textId="222F6CDB" w:rsidR="00375EC5" w:rsidRDefault="00375EC5" w:rsidP="008520CD">
      <w:pPr>
        <w:pStyle w:val="Heading3"/>
      </w:pPr>
      <w:bookmarkStart w:id="72" w:name="_Toc82813315"/>
      <w:r>
        <w:t>A</w:t>
      </w:r>
      <w:r w:rsidR="002476C6">
        <w:t>mazon</w:t>
      </w:r>
      <w:r w:rsidR="00C3797B">
        <w:t xml:space="preserve"> </w:t>
      </w:r>
      <w:r w:rsidR="00C3797B" w:rsidRPr="00C3797B">
        <w:t>Simple Cloud Storage</w:t>
      </w:r>
      <w:r>
        <w:t xml:space="preserve"> </w:t>
      </w:r>
      <w:r w:rsidR="00C3797B">
        <w:t>(</w:t>
      </w:r>
      <w:r>
        <w:t>S3</w:t>
      </w:r>
      <w:r w:rsidR="00C3797B">
        <w:t>)</w:t>
      </w:r>
      <w:bookmarkEnd w:id="72"/>
    </w:p>
    <w:p w14:paraId="2A22E9BB" w14:textId="02F380D3" w:rsidR="003A5B00" w:rsidRDefault="003A5B00" w:rsidP="0076463B">
      <w:pPr>
        <w:pStyle w:val="base"/>
        <w:ind w:left="1418"/>
      </w:pPr>
      <w:r>
        <w:t>A</w:t>
      </w:r>
      <w:r w:rsidR="002476C6">
        <w:t>mazon</w:t>
      </w:r>
      <w:r>
        <w:t xml:space="preserve"> S3 atau biasa disebut S3 adalah kependekan dari </w:t>
      </w:r>
      <w:bookmarkStart w:id="73" w:name="_Hlk74651610"/>
      <w:r>
        <w:rPr>
          <w:i/>
          <w:iCs w:val="0"/>
        </w:rPr>
        <w:t xml:space="preserve">Simple Cloud Storage </w:t>
      </w:r>
      <w:bookmarkEnd w:id="73"/>
      <w:r>
        <w:t xml:space="preserve">yang merupakan layanan penyimpanan dari </w:t>
      </w:r>
      <w:r>
        <w:lastRenderedPageBreak/>
        <w:t>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 pun untuk berbagai kasus penggunaan, seperti data lake, situs web, aplikasi seluler, pencadangan dan pemulihan, arsip, aplikasi perusahaan, perangkat IoT, dan besar analitik data. Amazon S3 menyediakan fitur manajemen yang mudah digunakan sehingga Anda dapat mengatur data dan meng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0C46AD5D" w:rsidR="00375EC5" w:rsidRDefault="00375EC5" w:rsidP="008520CD">
      <w:pPr>
        <w:pStyle w:val="Heading3"/>
      </w:pPr>
      <w:bookmarkStart w:id="74" w:name="_Toc82813316"/>
      <w:r>
        <w:t>A</w:t>
      </w:r>
      <w:r w:rsidR="002476C6">
        <w:t>mazon</w:t>
      </w:r>
      <w:r>
        <w:t xml:space="preserve"> DynamoDB</w:t>
      </w:r>
      <w:bookmarkEnd w:id="74"/>
    </w:p>
    <w:p w14:paraId="3E696682" w14:textId="55C699F7" w:rsidR="0076463B" w:rsidRPr="0076463B" w:rsidRDefault="002476C6" w:rsidP="002476C6">
      <w:pPr>
        <w:pStyle w:val="base"/>
        <w:ind w:left="1418"/>
      </w:pPr>
      <w:r>
        <w:t xml:space="preserve">Amazon DynamoDB atau biasa disebut Dynamodb merupakan layanan penyimpanan data milik AWS. DynamoDB merupakan database NoSql yang memiliki ketahanan yang tinggi. </w:t>
      </w:r>
      <w:r w:rsidRPr="002476C6">
        <w:t xml:space="preserve">Amazon DynamoDB adalah database nilai kunci dan dokumen yang </w:t>
      </w:r>
      <w:r w:rsidRPr="002476C6">
        <w:lastRenderedPageBreak/>
        <w:t>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p>
    <w:p w14:paraId="5172D454" w14:textId="3F08C845" w:rsidR="00375EC5" w:rsidRDefault="00375EC5" w:rsidP="008520CD">
      <w:pPr>
        <w:pStyle w:val="Heading3"/>
      </w:pPr>
      <w:bookmarkStart w:id="75" w:name="_Toc8281331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75"/>
    </w:p>
    <w:p w14:paraId="0218A125" w14:textId="1961BD7A"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42D2E4CD" w:rsidR="002476C6" w:rsidRDefault="002476C6" w:rsidP="002476C6">
      <w:pPr>
        <w:pStyle w:val="base"/>
        <w:ind w:left="1418"/>
      </w:pPr>
      <w:r w:rsidRPr="002476C6">
        <w:t>Amazon Elastic Compute Cloud (Amazon EC2) adalah layanan web yang menyediakan kapasitas komputasi yang aman dan dapat diubah ukurannya di cloud. Ini dirancang untuk membuat komputasi awan skala web lebih mudah bagi pengembang. Antarmuka layanan web sederhana Amazon EC2 memungkinkan Anda memperoleh dan mengonfigurasi kapasitas dengan gesekan minimal. Ini memberi Anda kendali penuh atas sumber daya komputasi Anda dan memungkinkan Anda berjalan di lingkungan komputasi Amazon yang telah terbukti.</w:t>
      </w:r>
    </w:p>
    <w:p w14:paraId="2FA06185" w14:textId="5519AE2F" w:rsidR="00B01F3A" w:rsidRDefault="00B01F3A" w:rsidP="002476C6">
      <w:pPr>
        <w:pStyle w:val="base"/>
        <w:ind w:left="1418"/>
      </w:pPr>
    </w:p>
    <w:p w14:paraId="553C2E65" w14:textId="77777777" w:rsidR="00B01F3A" w:rsidRPr="002476C6" w:rsidRDefault="00B01F3A" w:rsidP="002476C6">
      <w:pPr>
        <w:pStyle w:val="base"/>
        <w:ind w:left="1418"/>
      </w:pPr>
    </w:p>
    <w:p w14:paraId="13761E7A" w14:textId="45227138" w:rsidR="0057652E" w:rsidRDefault="0057652E" w:rsidP="008520CD">
      <w:pPr>
        <w:pStyle w:val="Heading3"/>
      </w:pPr>
      <w:bookmarkStart w:id="76" w:name="_Toc82813318"/>
      <w:r>
        <w:t>NodeJs</w:t>
      </w:r>
      <w:bookmarkEnd w:id="76"/>
    </w:p>
    <w:p w14:paraId="1D1F28FC" w14:textId="5879EB80" w:rsidR="007D3E62" w:rsidRDefault="00C3797B" w:rsidP="00C3797B">
      <w:pPr>
        <w:pStyle w:val="base"/>
        <w:ind w:left="1418"/>
        <w:rPr>
          <w:lang w:val="id-ID"/>
        </w:rPr>
      </w:pPr>
      <w:r w:rsidRPr="00C3797B">
        <w:rPr>
          <w:lang w:val="id-ID"/>
        </w:rPr>
        <w:t xml:space="preserve">Node.JS adalah sistem perangkat lunak yang didesain untuk pengembangan aplikasi web. Node.JS dapat juga disebut sebagai </w:t>
      </w:r>
      <w:r w:rsidRPr="007D3E62">
        <w:rPr>
          <w:i/>
          <w:iCs w:val="0"/>
          <w:lang w:val="id-ID"/>
        </w:rPr>
        <w:t>runtime environment</w:t>
      </w:r>
      <w:r w:rsidRPr="00C3797B">
        <w:rPr>
          <w:lang w:val="id-ID"/>
        </w:rPr>
        <w:t xml:space="preserve">. Aplikasi ini ditulis dalam campuran Bahasa C++ dan juga JavaScript, mempunyai model </w:t>
      </w:r>
      <w:r w:rsidRPr="00D93A2C">
        <w:rPr>
          <w:i/>
          <w:iCs w:val="0"/>
          <w:lang w:val="id-ID"/>
        </w:rPr>
        <w:t>event driven</w:t>
      </w:r>
      <w:r w:rsidRPr="00C3797B">
        <w:rPr>
          <w:lang w:val="id-ID"/>
        </w:rPr>
        <w:t xml:space="preserve"> (basis event) dan </w:t>
      </w:r>
      <w:r w:rsidRPr="007D3E62">
        <w:rPr>
          <w:i/>
          <w:iCs w:val="0"/>
          <w:lang w:val="id-ID"/>
        </w:rPr>
        <w:t>asynchrounous</w:t>
      </w:r>
      <w:r w:rsidRPr="00C3797B">
        <w:rPr>
          <w:lang w:val="id-ID"/>
        </w:rPr>
        <w:t xml:space="preserve">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7E76E7EE" w:rsidR="0057652E" w:rsidRDefault="0057652E" w:rsidP="008520CD">
      <w:pPr>
        <w:pStyle w:val="Heading3"/>
      </w:pPr>
      <w:bookmarkStart w:id="77" w:name="_Toc82813319"/>
      <w:r>
        <w:t>React</w:t>
      </w:r>
      <w:r w:rsidR="00EE674F">
        <w:t xml:space="preserve"> </w:t>
      </w:r>
      <w:r>
        <w:t>Js</w:t>
      </w:r>
      <w:bookmarkEnd w:id="77"/>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adalah salah satu web </w:t>
      </w:r>
      <w:r w:rsidRPr="00EE674F">
        <w:rPr>
          <w:i/>
          <w:iCs w:val="0"/>
        </w:rPr>
        <w:t>framework</w:t>
      </w:r>
      <w:r>
        <w:t xml:space="preserve"> paling popular di dunia javascript, Dokumentasinya yang lengkap dan penggunaannya yang cukup mudah, dapat membuat kita mengembangkan berbagai produk seperti aplikasi web ataupun RESTful API dan dapat digunakan menjadi pijakan untuk membangun web </w:t>
      </w:r>
      <w:r w:rsidRPr="00D93A2C">
        <w:rPr>
          <w:i/>
          <w:iCs w:val="0"/>
        </w:rPr>
        <w:t>framework</w:t>
      </w:r>
      <w:r>
        <w:t xml:space="preserve"> yang lebih kompleks.</w:t>
      </w:r>
    </w:p>
    <w:p w14:paraId="7A72331B" w14:textId="77777777" w:rsidR="00D5071B" w:rsidRDefault="00D5071B" w:rsidP="00D5071B">
      <w:pPr>
        <w:pStyle w:val="Heading1"/>
      </w:pPr>
      <w:r>
        <w:lastRenderedPageBreak/>
        <w:br/>
      </w:r>
      <w:bookmarkStart w:id="78" w:name="_Toc82813320"/>
      <w:r>
        <w:t>ANALISIS SISTEM</w:t>
      </w:r>
      <w:bookmarkEnd w:id="78"/>
    </w:p>
    <w:p w14:paraId="70BC39A1" w14:textId="01625906" w:rsidR="00411B35" w:rsidRDefault="00411B35" w:rsidP="00411B35">
      <w:pPr>
        <w:pStyle w:val="Heading2"/>
      </w:pPr>
      <w:bookmarkStart w:id="79" w:name="_Toc82813321"/>
      <w:r>
        <w:t>Gambaran Organisasi</w:t>
      </w:r>
      <w:bookmarkEnd w:id="79"/>
    </w:p>
    <w:p w14:paraId="78AB9BB4" w14:textId="372BD4A8" w:rsidR="00311399" w:rsidRDefault="00311399" w:rsidP="008520CD">
      <w:pPr>
        <w:pStyle w:val="Heading3"/>
      </w:pPr>
      <w:bookmarkStart w:id="80" w:name="_Toc82813322"/>
      <w:r>
        <w:t>Sejarah Singkat</w:t>
      </w:r>
      <w:bookmarkEnd w:id="80"/>
    </w:p>
    <w:p w14:paraId="5619D7B9" w14:textId="12920B09" w:rsidR="00AF5B66" w:rsidRDefault="00AF5B66" w:rsidP="00AF5B66">
      <w:pPr>
        <w:pStyle w:val="base"/>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AF5B66">
      <w:pPr>
        <w:pStyle w:val="base"/>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5C4877DE" w:rsidR="00311399" w:rsidRDefault="00AF5B66" w:rsidP="006B14A6">
      <w:pPr>
        <w:pStyle w:val="base"/>
        <w:ind w:left="1418"/>
      </w:pPr>
      <w:r>
        <w:t>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online di www.radarcirebon.com</w:t>
      </w:r>
      <w:r w:rsidR="00007567">
        <w:t>.</w:t>
      </w:r>
    </w:p>
    <w:p w14:paraId="5BE2318F" w14:textId="231445C0" w:rsidR="003C6C19" w:rsidRDefault="00311399" w:rsidP="008520CD">
      <w:pPr>
        <w:pStyle w:val="Heading3"/>
      </w:pPr>
      <w:bookmarkStart w:id="81" w:name="_Toc82813323"/>
      <w:r>
        <w:lastRenderedPageBreak/>
        <w:t>Struktur Organisasi</w:t>
      </w:r>
      <w:r w:rsidR="003C6C19">
        <w:t xml:space="preserve"> dan Uraian Tugas</w:t>
      </w:r>
      <w:bookmarkEnd w:id="81"/>
    </w:p>
    <w:p w14:paraId="0B388D53" w14:textId="4AB5AB67" w:rsidR="003C6C19" w:rsidRDefault="003C6C19" w:rsidP="00EA588A">
      <w:pPr>
        <w:pStyle w:val="ayat-sub"/>
      </w:pPr>
      <w:r>
        <w:t>Struktur Organisasi</w:t>
      </w:r>
    </w:p>
    <w:p w14:paraId="367D6915" w14:textId="19A0D8B8" w:rsidR="00747EA4" w:rsidRDefault="00747EA4" w:rsidP="00EA588A">
      <w:pPr>
        <w:pStyle w:val="ayat-sub"/>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EA588A">
      <w:pPr>
        <w:pStyle w:val="ayat-sub"/>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4B471613" w:rsidR="00747EA4" w:rsidRPr="00747EA4" w:rsidRDefault="00747EA4" w:rsidP="00747EA4">
      <w:pPr>
        <w:pStyle w:val="Caption"/>
        <w:rPr>
          <w:lang w:val="en-US"/>
        </w:rPr>
      </w:pPr>
      <w:bookmarkStart w:id="82" w:name="_Toc82813393"/>
      <w:r>
        <w:t xml:space="preserve">Gambar 3. </w:t>
      </w:r>
      <w:r>
        <w:fldChar w:fldCharType="begin"/>
      </w:r>
      <w:r>
        <w:instrText xml:space="preserve"> SEQ Gambar_3. \* ARABIC </w:instrText>
      </w:r>
      <w:r>
        <w:fldChar w:fldCharType="separate"/>
      </w:r>
      <w:r w:rsidR="007429A7">
        <w:rPr>
          <w:noProof/>
        </w:rPr>
        <w:t>1</w:t>
      </w:r>
      <w:r>
        <w:fldChar w:fldCharType="end"/>
      </w:r>
      <w:r>
        <w:rPr>
          <w:lang w:val="en-US"/>
        </w:rPr>
        <w:t xml:space="preserve"> Struktur Organisasi Radar Cirebon .com</w:t>
      </w:r>
      <w:bookmarkEnd w:id="82"/>
    </w:p>
    <w:p w14:paraId="6867A2B4" w14:textId="7A4D5C8B" w:rsidR="003C6C19" w:rsidRDefault="003C6C19" w:rsidP="00EA588A">
      <w:pPr>
        <w:pStyle w:val="ayat-sub"/>
      </w:pPr>
      <w:r>
        <w:t>Uraian Tugas</w:t>
      </w:r>
    </w:p>
    <w:p w14:paraId="04E43D1B" w14:textId="4D2704FD" w:rsidR="00747EA4" w:rsidRDefault="00747EA4" w:rsidP="00F15E53">
      <w:pPr>
        <w:pStyle w:val="pasal"/>
      </w:pPr>
      <w:r>
        <w:t>Direktur</w:t>
      </w:r>
    </w:p>
    <w:p w14:paraId="6CF73772" w14:textId="783ED926" w:rsidR="00747EA4" w:rsidRDefault="00747EA4" w:rsidP="005F5931">
      <w:pPr>
        <w:pStyle w:val="pasal-sub"/>
      </w:pPr>
      <w:r>
        <w:t>Menyusun s</w:t>
      </w:r>
      <w:r w:rsidR="006B14A6">
        <w:t>t</w:t>
      </w:r>
      <w:r>
        <w:t>rategi bisnis.</w:t>
      </w:r>
    </w:p>
    <w:p w14:paraId="4A9EA0D7" w14:textId="3CCE7E02" w:rsidR="00747EA4" w:rsidRDefault="00747EA4" w:rsidP="005F5931">
      <w:pPr>
        <w:pStyle w:val="pasal-sub"/>
      </w:pPr>
      <w:r>
        <w:t>Melakukan evaluasi.</w:t>
      </w:r>
    </w:p>
    <w:p w14:paraId="3C8283A5" w14:textId="58C4E42C" w:rsidR="00747EA4" w:rsidRDefault="00747EA4" w:rsidP="005F5931">
      <w:pPr>
        <w:pStyle w:val="pasal-sub"/>
      </w:pPr>
      <w:r>
        <w:t>Melakukan rapat rutin.</w:t>
      </w:r>
    </w:p>
    <w:p w14:paraId="15EF4241" w14:textId="1E1D8E5A" w:rsidR="00747EA4" w:rsidRDefault="00747EA4" w:rsidP="005F5931">
      <w:pPr>
        <w:pStyle w:val="pasal-sub"/>
      </w:pPr>
      <w:r>
        <w:t>Implementasi dan melaksanakan Visi dan Misi perusahaan.</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r>
        <w:t>Mengatur sekaligus memimpin jalannya operasional kantor.</w:t>
      </w:r>
    </w:p>
    <w:p w14:paraId="062F6640" w14:textId="03575AC6" w:rsidR="00747EA4" w:rsidRDefault="00747EA4" w:rsidP="005F5931">
      <w:pPr>
        <w:pStyle w:val="pasal-sub"/>
      </w:pPr>
      <w:r>
        <w:lastRenderedPageBreak/>
        <w:t>Mengawasi dan membina manager di tingkat yang lebih rendah.</w:t>
      </w:r>
    </w:p>
    <w:p w14:paraId="494212D4" w14:textId="4C7EC17D" w:rsidR="00747EA4" w:rsidRDefault="00747EA4" w:rsidP="002839BC">
      <w:pPr>
        <w:pStyle w:val="pasal"/>
      </w:pPr>
      <w:r>
        <w:t>Editor</w:t>
      </w:r>
    </w:p>
    <w:p w14:paraId="35D1C19C" w14:textId="3EC82653" w:rsidR="00747EA4" w:rsidRDefault="00747EA4" w:rsidP="005F5931">
      <w:pPr>
        <w:pStyle w:val="pasal-sub"/>
      </w:pPr>
      <w:r>
        <w:t>Membuat dan memastikan</w:t>
      </w:r>
      <w:r w:rsidR="006B14A6">
        <w:t xml:space="preserve"> berita yang akan ditayangkan memiliki struktur yang baik.</w:t>
      </w:r>
    </w:p>
    <w:p w14:paraId="0F72B64B" w14:textId="30D0F399" w:rsidR="006B14A6" w:rsidRDefault="006B14A6" w:rsidP="006B14A6">
      <w:pPr>
        <w:pStyle w:val="pasal"/>
      </w:pPr>
      <w:r>
        <w:t>Wartawan</w:t>
      </w:r>
    </w:p>
    <w:p w14:paraId="5B1DFDA3" w14:textId="4B718B2F" w:rsidR="006B14A6" w:rsidRDefault="006B14A6" w:rsidP="005F5931">
      <w:pPr>
        <w:pStyle w:val="pasal-sub"/>
      </w:pPr>
      <w:r>
        <w:t>Melaporkan suatu peristiwa kepada tim editor.</w:t>
      </w:r>
    </w:p>
    <w:p w14:paraId="5DF57239" w14:textId="0885A652" w:rsidR="006B14A6" w:rsidRDefault="006B14A6" w:rsidP="005F5931">
      <w:pPr>
        <w:pStyle w:val="pasal-sub"/>
      </w:pPr>
      <w:r>
        <w:t>Melakukan wawancara dengan narasumber.</w:t>
      </w:r>
    </w:p>
    <w:p w14:paraId="0A4A4F77" w14:textId="0C1234AD" w:rsidR="006B14A6" w:rsidRDefault="006B14A6" w:rsidP="006B14A6">
      <w:pPr>
        <w:pStyle w:val="pasal"/>
      </w:pPr>
      <w:r>
        <w:t>Kontributor</w:t>
      </w:r>
    </w:p>
    <w:p w14:paraId="317B97BB" w14:textId="21C68A0D" w:rsidR="006B14A6" w:rsidRDefault="006B14A6" w:rsidP="006B14A6">
      <w:pPr>
        <w:pStyle w:val="pasal"/>
        <w:numPr>
          <w:ilvl w:val="0"/>
          <w:numId w:val="0"/>
        </w:numPr>
        <w:ind w:left="1985"/>
      </w:pPr>
      <w:r>
        <w:t>Tugas dari kontributor sama dengan karyawan, yang membedakan hanyalah kontributor berdomisili di daerah-daerah.</w:t>
      </w:r>
    </w:p>
    <w:p w14:paraId="58AACDD1" w14:textId="39E5A2D2" w:rsidR="006B14A6" w:rsidRDefault="006B14A6" w:rsidP="006B14A6">
      <w:pPr>
        <w:pStyle w:val="pasal"/>
      </w:pPr>
      <w:r>
        <w:t>Tim IT</w:t>
      </w:r>
    </w:p>
    <w:p w14:paraId="39A42E01" w14:textId="7C937019" w:rsidR="006B14A6" w:rsidRDefault="006B14A6" w:rsidP="005F5931">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F5931">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6B14A6">
      <w:pPr>
        <w:pStyle w:val="pasal"/>
      </w:pPr>
      <w:r>
        <w:t>Marketing</w:t>
      </w:r>
    </w:p>
    <w:p w14:paraId="1BD86C48" w14:textId="3DA6C310" w:rsidR="006B14A6" w:rsidRDefault="006B14A6" w:rsidP="005F5931">
      <w:pPr>
        <w:pStyle w:val="pasal-sub"/>
      </w:pPr>
      <w:r>
        <w:t>Merencanakan promosi.</w:t>
      </w:r>
    </w:p>
    <w:p w14:paraId="419603FF" w14:textId="1A40F2C1" w:rsidR="006B14A6" w:rsidRDefault="006B14A6" w:rsidP="005F5931">
      <w:pPr>
        <w:pStyle w:val="pasal-sub"/>
      </w:pPr>
      <w:r>
        <w:lastRenderedPageBreak/>
        <w:t>Meningkatkan Search Engine Optimization (SEO).</w:t>
      </w:r>
    </w:p>
    <w:p w14:paraId="49AF5104" w14:textId="3CD7CB15" w:rsidR="00411B35" w:rsidRDefault="00411B35" w:rsidP="00411B35">
      <w:pPr>
        <w:pStyle w:val="Heading2"/>
      </w:pPr>
      <w:bookmarkStart w:id="83" w:name="_Toc82813324"/>
      <w:r>
        <w:t>Analisis Sistem Berjalan</w:t>
      </w:r>
      <w:bookmarkEnd w:id="83"/>
    </w:p>
    <w:p w14:paraId="2DD08B1D" w14:textId="3D1A956A" w:rsidR="002E53CD" w:rsidRPr="002E53CD" w:rsidRDefault="002E53CD" w:rsidP="002E53CD">
      <w:pPr>
        <w:pStyle w:val="base"/>
        <w:ind w:left="1418"/>
      </w:pPr>
      <w:r w:rsidRPr="002E53CD">
        <w:t>Analisis sistem yang sedang berjalan bertujuan untuk mengetahui secara detail prosedur apa saja yang dilakukan.</w:t>
      </w:r>
    </w:p>
    <w:p w14:paraId="6A49FF7F" w14:textId="3F1839F0" w:rsidR="000F623D" w:rsidRDefault="000F623D" w:rsidP="008520CD">
      <w:pPr>
        <w:pStyle w:val="Heading3"/>
      </w:pPr>
      <w:bookmarkStart w:id="84" w:name="_Toc82813325"/>
      <w:r>
        <w:t>Uraian Prosedur</w:t>
      </w:r>
      <w:bookmarkEnd w:id="84"/>
    </w:p>
    <w:p w14:paraId="7550F8F3" w14:textId="35641A8A" w:rsidR="006443F5" w:rsidRDefault="000F623D" w:rsidP="006443F5">
      <w:pPr>
        <w:pStyle w:val="base"/>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sistem tersebut dapat diketahui, hal ini tentu sangat penting dalam proses pengembangan atau perawatan sistem tersebut</w:t>
      </w:r>
      <w:r w:rsidR="006443F5">
        <w:t>.</w:t>
      </w:r>
    </w:p>
    <w:p w14:paraId="344E909B" w14:textId="4AD81D93" w:rsidR="006443F5" w:rsidRDefault="006443F5" w:rsidP="006443F5">
      <w:pPr>
        <w:pStyle w:val="base"/>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EA588A">
      <w:pPr>
        <w:pStyle w:val="ayat-sub"/>
      </w:pPr>
      <w:r>
        <w:t xml:space="preserve">Prosedur </w:t>
      </w:r>
      <w:r w:rsidR="00A92113">
        <w:t>Daftar Karyawan</w:t>
      </w:r>
    </w:p>
    <w:p w14:paraId="7D2F6BE4" w14:textId="11933E2F" w:rsidR="006443F5" w:rsidRDefault="006443F5" w:rsidP="00EA588A">
      <w:pPr>
        <w:pStyle w:val="ayat-sub"/>
      </w:pPr>
      <w:r>
        <w:t>Tahapan untuk prosedur ini adalah sebagai berikut:</w:t>
      </w:r>
    </w:p>
    <w:p w14:paraId="237D8E2F" w14:textId="44FDCE55" w:rsidR="00DB344B" w:rsidRDefault="00DB344B" w:rsidP="006443F5">
      <w:pPr>
        <w:pStyle w:val="pasal"/>
      </w:pPr>
      <w:r>
        <w:t>Admin masuk ke aplikasi khusus admin.</w:t>
      </w:r>
    </w:p>
    <w:p w14:paraId="355D210D" w14:textId="57E16094" w:rsidR="006443F5" w:rsidRDefault="006443F5" w:rsidP="006443F5">
      <w:pPr>
        <w:pStyle w:val="pasal"/>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6443F5">
      <w:pPr>
        <w:pStyle w:val="pasal"/>
      </w:pPr>
      <w:r>
        <w:t>Admin mengklik tombol simpan.</w:t>
      </w:r>
    </w:p>
    <w:p w14:paraId="23121AC3" w14:textId="4EB2B409" w:rsidR="006443F5" w:rsidRDefault="006443F5" w:rsidP="00EA588A">
      <w:pPr>
        <w:pStyle w:val="ayat-sub"/>
      </w:pPr>
      <w:r>
        <w:t>Prosedur Absensi</w:t>
      </w:r>
    </w:p>
    <w:p w14:paraId="38B19CCE" w14:textId="22DED66B" w:rsidR="00A92113" w:rsidRDefault="00A92113" w:rsidP="00EA588A">
      <w:pPr>
        <w:pStyle w:val="ayat-sub"/>
      </w:pPr>
      <w:r w:rsidRPr="00A92113">
        <w:lastRenderedPageBreak/>
        <w:t>Tahapan untuk prosedur ini adalah sebagai berikut:</w:t>
      </w:r>
    </w:p>
    <w:p w14:paraId="6525A118" w14:textId="68931361" w:rsidR="006443F5" w:rsidRDefault="006443F5" w:rsidP="006443F5">
      <w:pPr>
        <w:pStyle w:val="pasal"/>
      </w:pPr>
      <w:r>
        <w:t>Karyawan menempelkan ibu jari pada mesin deteksi.</w:t>
      </w:r>
    </w:p>
    <w:p w14:paraId="6D5B6A38" w14:textId="0FA80054" w:rsidR="006443F5" w:rsidRDefault="006443F5" w:rsidP="006443F5">
      <w:pPr>
        <w:pStyle w:val="pasal"/>
      </w:pPr>
      <w:r>
        <w:t>Mesin deteksi akan me</w:t>
      </w:r>
      <w:r w:rsidR="00DB344B">
        <w:t>mindai sidik jari.</w:t>
      </w:r>
    </w:p>
    <w:p w14:paraId="3B214BA4" w14:textId="74F5F5AB" w:rsidR="00DB344B" w:rsidRDefault="00DB344B" w:rsidP="006443F5">
      <w:pPr>
        <w:pStyle w:val="pasal"/>
      </w:pPr>
      <w:r>
        <w:t xml:space="preserve">Mesin deteksi akan mencocokan sidik jari karyawan dengan sidik jari yang ada di </w:t>
      </w:r>
      <w:r>
        <w:rPr>
          <w:i/>
          <w:iCs w:val="0"/>
        </w:rPr>
        <w:t>database.</w:t>
      </w:r>
    </w:p>
    <w:p w14:paraId="1ADE8527" w14:textId="69B13C42" w:rsidR="00DB344B" w:rsidRDefault="00DB344B" w:rsidP="006443F5">
      <w:pPr>
        <w:pStyle w:val="pasal"/>
      </w:pPr>
      <w:r>
        <w:t>Jika sidik jari cocok, maka mesin akan berwarna hijau</w:t>
      </w:r>
    </w:p>
    <w:p w14:paraId="4F61AB4F" w14:textId="3F535C3E" w:rsidR="00DB344B" w:rsidRDefault="00DB344B" w:rsidP="006443F5">
      <w:pPr>
        <w:pStyle w:val="pasal"/>
      </w:pPr>
      <w:r>
        <w:t>Jika sidik jari tidak terdaftar maka mesin akan berwarna merah.</w:t>
      </w:r>
    </w:p>
    <w:p w14:paraId="7C068C63" w14:textId="59D494B8" w:rsidR="00DB344B" w:rsidRDefault="00DB344B" w:rsidP="00EA588A">
      <w:pPr>
        <w:pStyle w:val="ayat-sub"/>
      </w:pPr>
      <w:r>
        <w:t>Prosedur Membuat Laporan</w:t>
      </w:r>
    </w:p>
    <w:p w14:paraId="4B5A4C7B" w14:textId="1ED1E9E0" w:rsidR="00A92113" w:rsidRDefault="00A92113" w:rsidP="00EA588A">
      <w:pPr>
        <w:pStyle w:val="ayat-sub"/>
      </w:pPr>
      <w:r w:rsidRPr="00A92113">
        <w:t>Tahapan untuk prosedur ini adalah sebagai berikut:</w:t>
      </w:r>
    </w:p>
    <w:p w14:paraId="54B23DAA" w14:textId="57D9D453" w:rsidR="00DB344B" w:rsidRDefault="00DB344B" w:rsidP="00DB344B">
      <w:pPr>
        <w:pStyle w:val="pasal"/>
      </w:pPr>
      <w:r>
        <w:t>Admin masuk ke aplikasi khusus admin.</w:t>
      </w:r>
    </w:p>
    <w:p w14:paraId="5AB34CDE" w14:textId="5D34A02D" w:rsidR="00DB344B" w:rsidRDefault="00DB344B" w:rsidP="00DB344B">
      <w:pPr>
        <w:pStyle w:val="pasal"/>
      </w:pPr>
      <w:r>
        <w:t>Admin mencetak laporan absensi tiap karyawan</w:t>
      </w:r>
      <w:r w:rsidR="00313855">
        <w:t>.</w:t>
      </w:r>
    </w:p>
    <w:p w14:paraId="6791B42B" w14:textId="69B12F7C" w:rsidR="00A92113" w:rsidRDefault="00A92113" w:rsidP="00DB344B">
      <w:pPr>
        <w:pStyle w:val="pasal"/>
      </w:pPr>
      <w:r>
        <w:t>Laporan diberikan ke bagian lain untuk pertimbangan pemberian gaji.</w:t>
      </w:r>
    </w:p>
    <w:p w14:paraId="4D7794B1" w14:textId="357EE1B0" w:rsidR="00A92113" w:rsidRDefault="00A92113" w:rsidP="00A92113">
      <w:pPr>
        <w:pStyle w:val="Heading3"/>
      </w:pPr>
      <w:bookmarkStart w:id="85" w:name="_Toc82813326"/>
      <w:r>
        <w:t>Diagram Sistem Prosedur</w:t>
      </w:r>
      <w:bookmarkEnd w:id="85"/>
    </w:p>
    <w:p w14:paraId="767B5ECF" w14:textId="21F1933F" w:rsidR="007C1021" w:rsidRDefault="007C1021" w:rsidP="007C1021">
      <w:pPr>
        <w:pStyle w:val="base"/>
        <w:ind w:left="1418"/>
      </w:pPr>
      <w:r>
        <w:t>Diagram sistem prosedur yang ada pada sistem absensi di Radar Cirebon adalah sebagai berikut:</w:t>
      </w:r>
    </w:p>
    <w:p w14:paraId="21E8AFC4" w14:textId="519630DD" w:rsidR="00A92113" w:rsidRDefault="00A92113" w:rsidP="00EA588A">
      <w:pPr>
        <w:pStyle w:val="ayat-sub"/>
      </w:pPr>
      <w:r>
        <w:t>Flowmap Daftar Karyawan</w:t>
      </w:r>
    </w:p>
    <w:p w14:paraId="09DD7B29" w14:textId="76EF8720" w:rsidR="00FA4B72" w:rsidRDefault="00FA4B72" w:rsidP="00EA588A">
      <w:pPr>
        <w:pStyle w:val="ayat-sub"/>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EA588A">
      <w:pPr>
        <w:pStyle w:val="ayat-sub"/>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1166C31D" w:rsidR="006443F5" w:rsidRPr="00FA4B72" w:rsidRDefault="00FA4B72" w:rsidP="008A3E4C">
      <w:pPr>
        <w:pStyle w:val="Caption"/>
        <w:ind w:left="0"/>
        <w:rPr>
          <w:lang w:val="en-US"/>
        </w:rPr>
      </w:pPr>
      <w:bookmarkStart w:id="86" w:name="_Toc82813394"/>
      <w:r>
        <w:t xml:space="preserve">Gambar 3. </w:t>
      </w:r>
      <w:r>
        <w:fldChar w:fldCharType="begin"/>
      </w:r>
      <w:r>
        <w:instrText xml:space="preserve"> SEQ Gambar_3. \* ARABIC </w:instrText>
      </w:r>
      <w:r>
        <w:fldChar w:fldCharType="separate"/>
      </w:r>
      <w:r w:rsidR="007429A7">
        <w:rPr>
          <w:noProof/>
        </w:rPr>
        <w:t>2</w:t>
      </w:r>
      <w:r>
        <w:fldChar w:fldCharType="end"/>
      </w:r>
      <w:r>
        <w:rPr>
          <w:lang w:val="en-US"/>
        </w:rPr>
        <w:t xml:space="preserve"> Flowmap Daftar Karyawan</w:t>
      </w:r>
      <w:bookmarkEnd w:id="86"/>
    </w:p>
    <w:p w14:paraId="5EEE6B61" w14:textId="77777777" w:rsidR="006443F5" w:rsidRDefault="00FA4B72" w:rsidP="00EA588A">
      <w:pPr>
        <w:pStyle w:val="ayat-sub"/>
      </w:pPr>
      <w:r>
        <w:t>Flowmap Absensi</w:t>
      </w:r>
    </w:p>
    <w:p w14:paraId="2316B5F0" w14:textId="07F1F3AA" w:rsidR="00284C72" w:rsidRDefault="00284C72" w:rsidP="00EA588A">
      <w:pPr>
        <w:pStyle w:val="ayat-sub"/>
      </w:pPr>
      <w:bookmarkStart w:id="87"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87"/>
    <w:p w14:paraId="6C2E528B" w14:textId="5B5A3246" w:rsidR="00284C72" w:rsidRDefault="00F15E53" w:rsidP="00EA588A">
      <w:pPr>
        <w:pStyle w:val="ayat-sub"/>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77201E9E" w:rsidR="00284C72" w:rsidRDefault="00284C72" w:rsidP="008A3E4C">
      <w:pPr>
        <w:pStyle w:val="Caption"/>
        <w:ind w:left="0"/>
        <w:rPr>
          <w:lang w:val="en-US"/>
        </w:rPr>
      </w:pPr>
      <w:bookmarkStart w:id="88" w:name="_Toc82813395"/>
      <w:r>
        <w:t xml:space="preserve">Gambar 3. </w:t>
      </w:r>
      <w:r>
        <w:fldChar w:fldCharType="begin"/>
      </w:r>
      <w:r>
        <w:instrText xml:space="preserve"> SEQ Gambar_3. \* ARABIC </w:instrText>
      </w:r>
      <w:r>
        <w:fldChar w:fldCharType="separate"/>
      </w:r>
      <w:r w:rsidR="007429A7">
        <w:rPr>
          <w:noProof/>
        </w:rPr>
        <w:t>3</w:t>
      </w:r>
      <w:r>
        <w:fldChar w:fldCharType="end"/>
      </w:r>
      <w:r>
        <w:rPr>
          <w:lang w:val="en-US"/>
        </w:rPr>
        <w:t xml:space="preserve"> Flowmap Absensi</w:t>
      </w:r>
      <w:bookmarkEnd w:id="88"/>
    </w:p>
    <w:p w14:paraId="5D79BAE1" w14:textId="11EA7646" w:rsidR="00284C72" w:rsidRDefault="00284C72" w:rsidP="00EA588A">
      <w:pPr>
        <w:pStyle w:val="ayat-sub"/>
      </w:pPr>
      <w:r>
        <w:t>Flowmap Membuat Laporan</w:t>
      </w:r>
    </w:p>
    <w:p w14:paraId="3C7C5385" w14:textId="6F16D260" w:rsidR="007C1021" w:rsidRDefault="00284C72" w:rsidP="00EA588A">
      <w:pPr>
        <w:pStyle w:val="ayat-sub"/>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EA588A">
      <w:pPr>
        <w:pStyle w:val="ayat-sub"/>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0CF19E4D" w:rsidR="00284C72" w:rsidRDefault="00284C72" w:rsidP="00EA588A">
      <w:pPr>
        <w:pStyle w:val="ayat-sub"/>
      </w:pPr>
      <w:bookmarkStart w:id="89" w:name="_Toc82813396"/>
      <w:r>
        <w:t xml:space="preserve">Gambar 3. </w:t>
      </w:r>
      <w:r>
        <w:fldChar w:fldCharType="begin"/>
      </w:r>
      <w:r>
        <w:instrText xml:space="preserve"> SEQ Gambar_3. \* ARABIC </w:instrText>
      </w:r>
      <w:r>
        <w:fldChar w:fldCharType="separate"/>
      </w:r>
      <w:r w:rsidR="007429A7">
        <w:rPr>
          <w:noProof/>
        </w:rPr>
        <w:t>4</w:t>
      </w:r>
      <w:r>
        <w:fldChar w:fldCharType="end"/>
      </w:r>
      <w:r>
        <w:t xml:space="preserve"> Flowmap Membuat Laporan</w:t>
      </w:r>
      <w:bookmarkEnd w:id="89"/>
    </w:p>
    <w:p w14:paraId="013EA386" w14:textId="7788D049" w:rsidR="007C1021" w:rsidRDefault="007C1021" w:rsidP="007C1021">
      <w:pPr>
        <w:pStyle w:val="Heading3"/>
      </w:pPr>
      <w:bookmarkStart w:id="90" w:name="_Toc82813327"/>
      <w:r>
        <w:t>Analisa Dokumen</w:t>
      </w:r>
      <w:bookmarkEnd w:id="90"/>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7C1021">
      <w:pPr>
        <w:pStyle w:val="base"/>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EA588A">
      <w:pPr>
        <w:pStyle w:val="ayat-sub"/>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91"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91"/>
    <w:p w14:paraId="3C08DDF4" w14:textId="510DA79F" w:rsidR="00A43B15" w:rsidRPr="00A43B15" w:rsidRDefault="007C1021" w:rsidP="00EA588A">
      <w:pPr>
        <w:pStyle w:val="ayat-sub"/>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92"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7F337612" w:rsidR="007C1021" w:rsidRDefault="00A43B15" w:rsidP="00A43B15">
      <w:pPr>
        <w:pStyle w:val="Heading3"/>
      </w:pPr>
      <w:bookmarkStart w:id="93" w:name="_Toc82813328"/>
      <w:bookmarkEnd w:id="92"/>
      <w:r>
        <w:t>Desain Informasi</w:t>
      </w:r>
      <w:bookmarkEnd w:id="93"/>
    </w:p>
    <w:p w14:paraId="05BE7870" w14:textId="77777777" w:rsidR="00A43B15" w:rsidRDefault="00A43B15" w:rsidP="00A43B15">
      <w:pPr>
        <w:pStyle w:val="base"/>
        <w:ind w:left="1418"/>
      </w:pPr>
      <w:r>
        <w:t>Hasil Analisa dari dokumen yang ada menghasilkan informasi sebagai berikut:</w:t>
      </w:r>
    </w:p>
    <w:p w14:paraId="197FCAAE" w14:textId="77777777" w:rsidR="00A43B15" w:rsidRDefault="00A43B15" w:rsidP="00EA588A">
      <w:pPr>
        <w:pStyle w:val="ayat-sub"/>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1F740EBE" w14:textId="77777777" w:rsidR="008A3E4C" w:rsidRDefault="008A3E4C" w:rsidP="00EA588A">
      <w:pPr>
        <w:pStyle w:val="ayat-sub"/>
      </w:pPr>
    </w:p>
    <w:p w14:paraId="238AC1A6" w14:textId="13903CAA" w:rsidR="00A43B15" w:rsidRDefault="00A43B15" w:rsidP="00EA588A">
      <w:pPr>
        <w:pStyle w:val="ayat-sub"/>
      </w:pPr>
      <w:r>
        <w:lastRenderedPageBreak/>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94" w:name="_Toc82813329"/>
      <w:r>
        <w:t>PERANCANGAN SISTEM</w:t>
      </w:r>
      <w:bookmarkEnd w:id="94"/>
    </w:p>
    <w:p w14:paraId="16DB7448" w14:textId="15ED6ED6" w:rsidR="00411B35" w:rsidRDefault="00411B35" w:rsidP="00411B35">
      <w:pPr>
        <w:pStyle w:val="Heading2"/>
      </w:pPr>
      <w:bookmarkStart w:id="95" w:name="_Toc82813330"/>
      <w:r>
        <w:t>Desain Prosedur</w:t>
      </w:r>
      <w:bookmarkEnd w:id="95"/>
    </w:p>
    <w:p w14:paraId="276DE47B" w14:textId="294E71BF" w:rsidR="00B02CC0" w:rsidRPr="00B02CC0" w:rsidRDefault="00B02CC0" w:rsidP="00B02CC0">
      <w:pPr>
        <w:pStyle w:val="base"/>
      </w:pPr>
      <w:r w:rsidRPr="00B02CC0">
        <w:t xml:space="preserve">Berdasarkan uraian pada bab sebelumnya, untuk mengatasi permasalahan </w:t>
      </w:r>
      <w:r>
        <w:t xml:space="preserve">absensi di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0BA905D3" w:rsidR="00AF5B66" w:rsidRDefault="00AF5B66" w:rsidP="008520CD">
      <w:pPr>
        <w:pStyle w:val="Heading3"/>
      </w:pPr>
      <w:bookmarkStart w:id="96" w:name="_Toc82813331"/>
      <w:r>
        <w:t xml:space="preserve">Prosedur </w:t>
      </w:r>
      <w:r w:rsidR="00EB069B">
        <w:t>Pendaftaran Pengguna</w:t>
      </w:r>
      <w:bookmarkEnd w:id="96"/>
    </w:p>
    <w:p w14:paraId="6E4153EB" w14:textId="129873C1" w:rsidR="00E94AF0" w:rsidRPr="00E94AF0" w:rsidRDefault="00E94AF0" w:rsidP="00E94AF0">
      <w:pPr>
        <w:pStyle w:val="base"/>
        <w:ind w:left="1418"/>
      </w:pPr>
      <w:bookmarkStart w:id="97" w:name="_Hlk82415317"/>
      <w:r>
        <w:t>Berikut desain prosedur pendaftaran pengguna yang diajukan oleh penulis, adapaun langkah-langkahnya sebagai berikut:</w:t>
      </w:r>
    </w:p>
    <w:bookmarkEnd w:id="97"/>
    <w:p w14:paraId="7B0FFD3E" w14:textId="75A5F9B9" w:rsidR="00EB069B" w:rsidRDefault="001A0796" w:rsidP="00EA588A">
      <w:pPr>
        <w:pStyle w:val="ayat-sub"/>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EA588A">
      <w:pPr>
        <w:pStyle w:val="ayat-sub"/>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EA588A">
      <w:pPr>
        <w:pStyle w:val="ayat-sub"/>
      </w:pPr>
      <w:r>
        <w:t>Setelah pendaftaran akun selesai pengguna dapat masuk ke aplikasi.</w:t>
      </w:r>
    </w:p>
    <w:p w14:paraId="25C3FC17" w14:textId="77777777" w:rsidR="00792E8E" w:rsidRPr="00EB069B" w:rsidRDefault="00792E8E" w:rsidP="00EA588A">
      <w:pPr>
        <w:pStyle w:val="ayat-sub"/>
      </w:pPr>
    </w:p>
    <w:p w14:paraId="27942FF5" w14:textId="1E58146B" w:rsidR="00EB069B" w:rsidRDefault="00EB069B" w:rsidP="008520CD">
      <w:pPr>
        <w:pStyle w:val="Heading3"/>
      </w:pPr>
      <w:bookmarkStart w:id="98" w:name="_Toc82813332"/>
      <w:r>
        <w:lastRenderedPageBreak/>
        <w:t>Prosedur Login Pengguna</w:t>
      </w:r>
      <w:bookmarkEnd w:id="98"/>
    </w:p>
    <w:p w14:paraId="1977829A" w14:textId="11668E99" w:rsidR="00E94AF0" w:rsidRPr="00E94AF0" w:rsidRDefault="00E94AF0" w:rsidP="00E94AF0">
      <w:pPr>
        <w:pStyle w:val="base"/>
        <w:ind w:left="1418"/>
      </w:pPr>
      <w:r>
        <w:t xml:space="preserve">Berikut desain prosedur </w:t>
      </w:r>
      <w:r>
        <w:rPr>
          <w:i/>
          <w:iCs w:val="0"/>
        </w:rPr>
        <w:t>login</w:t>
      </w:r>
      <w:r>
        <w:t xml:space="preserve"> pengguna yang diajukan oleh penulis, adapaun langkah-langkahnya sebagai berikut:</w:t>
      </w:r>
    </w:p>
    <w:p w14:paraId="7A29C4FA" w14:textId="7D5F5295" w:rsidR="001A0796" w:rsidRDefault="001A0796" w:rsidP="00EA588A">
      <w:pPr>
        <w:pStyle w:val="ayat-sub"/>
      </w:pPr>
      <w:r>
        <w:t xml:space="preserve">Pengguna melakukan login dengan memasukan alamat </w:t>
      </w:r>
      <w:r w:rsidRPr="001A0796">
        <w:rPr>
          <w:i/>
        </w:rPr>
        <w:t>email</w:t>
      </w:r>
      <w:r>
        <w:t xml:space="preserve"> yang sudah terdaftar dan </w:t>
      </w:r>
      <w:r w:rsidRPr="001A0796">
        <w:rPr>
          <w:i/>
        </w:rPr>
        <w:t>password</w:t>
      </w:r>
      <w:r>
        <w:t>.</w:t>
      </w:r>
    </w:p>
    <w:p w14:paraId="4CF01C3C" w14:textId="60947FD2" w:rsidR="001A0796" w:rsidRDefault="001A0796" w:rsidP="00EA588A">
      <w:pPr>
        <w:pStyle w:val="ayat-sub"/>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EA588A">
      <w:pPr>
        <w:pStyle w:val="ayat-sub"/>
      </w:pPr>
      <w:r>
        <w:t xml:space="preserve">Jika pengguna berhasil </w:t>
      </w:r>
      <w:r>
        <w:rPr>
          <w:i/>
        </w:rPr>
        <w:t xml:space="preserve">login </w:t>
      </w:r>
      <w:r>
        <w:t>maka pengguna sudah bisa menggunakan aplikasi</w:t>
      </w:r>
    </w:p>
    <w:p w14:paraId="2B586FC3" w14:textId="25CCC3D6" w:rsidR="00EB069B" w:rsidRDefault="00EB069B" w:rsidP="008520CD">
      <w:pPr>
        <w:pStyle w:val="Heading3"/>
      </w:pPr>
      <w:bookmarkStart w:id="99" w:name="_Toc82813333"/>
      <w:r>
        <w:t>Prosedur Kelola Akun Pengguna</w:t>
      </w:r>
      <w:bookmarkEnd w:id="99"/>
    </w:p>
    <w:p w14:paraId="25186E87" w14:textId="36DA12DE" w:rsidR="00E94AF0" w:rsidRPr="00E94AF0" w:rsidRDefault="00E94AF0" w:rsidP="00E94AF0">
      <w:pPr>
        <w:pStyle w:val="base"/>
        <w:ind w:left="1418"/>
      </w:pPr>
      <w:r>
        <w:t>Berikut desain prosedur kelola akun pengguna yang diajukan oleh penulis, adapaun Langkah-langkahnya sebagai berikut:</w:t>
      </w:r>
    </w:p>
    <w:p w14:paraId="24437F13" w14:textId="4C060B8B" w:rsidR="001A0796" w:rsidRDefault="001A0796" w:rsidP="00EA588A">
      <w:pPr>
        <w:pStyle w:val="ayat-sub"/>
      </w:pPr>
      <w:r>
        <w:t>Pengguna memilih menu untuk melengkapi data diri pengguna.</w:t>
      </w:r>
    </w:p>
    <w:p w14:paraId="2B61053B" w14:textId="5121CF3D" w:rsidR="001A0796" w:rsidRDefault="001A0796" w:rsidP="00EA588A">
      <w:pPr>
        <w:pStyle w:val="ayat-sub"/>
      </w:pPr>
      <w:r>
        <w:t xml:space="preserve">Pengguna mengisi </w:t>
      </w:r>
      <w:r>
        <w:rPr>
          <w:i/>
        </w:rPr>
        <w:t xml:space="preserve">form </w:t>
      </w:r>
      <w:r>
        <w:t>yang tersedia.</w:t>
      </w:r>
    </w:p>
    <w:p w14:paraId="191831AD" w14:textId="42CA64F8" w:rsidR="001A0796" w:rsidRDefault="001A0796" w:rsidP="00EA588A">
      <w:pPr>
        <w:pStyle w:val="ayat-sub"/>
      </w:pPr>
      <w:r>
        <w:t xml:space="preserve">Pengguna mengisi nama, alamat, nomor </w:t>
      </w:r>
      <w:r>
        <w:rPr>
          <w:i/>
        </w:rPr>
        <w:t>handphone</w:t>
      </w:r>
      <w:r>
        <w:t>, dan video yang berisi wajah pengguna.</w:t>
      </w:r>
    </w:p>
    <w:p w14:paraId="3104DB01" w14:textId="3C08E009" w:rsidR="00EB069B" w:rsidRDefault="001A0796" w:rsidP="00EA588A">
      <w:pPr>
        <w:pStyle w:val="ayat-sub"/>
      </w:pPr>
      <w:r>
        <w:t xml:space="preserve">Pengguna menekan tombol </w:t>
      </w:r>
      <w:r>
        <w:rPr>
          <w:i/>
        </w:rPr>
        <w:t xml:space="preserve">send data </w:t>
      </w:r>
      <w:r>
        <w:t xml:space="preserve">untuk menyimpan perubahan ke </w:t>
      </w:r>
      <w:r>
        <w:rPr>
          <w:i/>
        </w:rPr>
        <w:t>database</w:t>
      </w:r>
      <w:r w:rsidR="004F513A">
        <w:t>.</w:t>
      </w:r>
    </w:p>
    <w:p w14:paraId="3B8799A1" w14:textId="77777777" w:rsidR="00792E8E" w:rsidRDefault="00792E8E" w:rsidP="00EA588A">
      <w:pPr>
        <w:pStyle w:val="ayat-sub"/>
      </w:pPr>
    </w:p>
    <w:p w14:paraId="47DB33D9" w14:textId="6F26A8CA" w:rsidR="00B02CC0" w:rsidRDefault="00B02CC0" w:rsidP="008520CD">
      <w:pPr>
        <w:pStyle w:val="Heading3"/>
      </w:pPr>
      <w:bookmarkStart w:id="100" w:name="_Toc82813334"/>
      <w:r>
        <w:lastRenderedPageBreak/>
        <w:t xml:space="preserve">Prosedur </w:t>
      </w:r>
      <w:r w:rsidR="00C32FF8">
        <w:t>Melatih Model</w:t>
      </w:r>
      <w:bookmarkEnd w:id="100"/>
    </w:p>
    <w:p w14:paraId="3A02E139" w14:textId="102B2A47" w:rsidR="00E94AF0" w:rsidRPr="00E94AF0" w:rsidRDefault="00E94AF0" w:rsidP="00E94AF0">
      <w:pPr>
        <w:pStyle w:val="base"/>
        <w:ind w:left="1418"/>
      </w:pPr>
      <w:r>
        <w:t>Berikut desain prosedur melatih model yang diajukan oleh penulis, adapaun Langkah-langkahnya sebagai berikut:</w:t>
      </w:r>
    </w:p>
    <w:p w14:paraId="1F823F37" w14:textId="24588EB6" w:rsidR="00C32FF8" w:rsidRDefault="00C32FF8" w:rsidP="00EA588A">
      <w:pPr>
        <w:pStyle w:val="ayat-sub"/>
      </w:pPr>
      <w:r>
        <w:t>Pengguna memilih video yang berisi gambar wajahnya untuk di unggah</w:t>
      </w:r>
      <w:r w:rsidR="002B2BB8">
        <w:t xml:space="preserve"> ke server</w:t>
      </w:r>
      <w:r>
        <w:t>.</w:t>
      </w:r>
    </w:p>
    <w:p w14:paraId="67235BBC" w14:textId="1BCBF7F6" w:rsidR="002B2BB8" w:rsidRDefault="00461F9C" w:rsidP="00EA588A">
      <w:pPr>
        <w:pStyle w:val="ayat-sub"/>
      </w:pPr>
      <w:r>
        <w:t>Membuat dataset</w:t>
      </w:r>
      <w:r w:rsidR="0078197D">
        <w:t xml:space="preserve"> wajah</w:t>
      </w:r>
      <w:r>
        <w:t xml:space="preserve"> dari video menggunakan </w:t>
      </w:r>
      <w:r>
        <w:rPr>
          <w:i/>
        </w:rPr>
        <w:t>library OpenCV.</w:t>
      </w:r>
    </w:p>
    <w:p w14:paraId="5061A6BB" w14:textId="6649BA59" w:rsidR="00461F9C" w:rsidRDefault="00461F9C" w:rsidP="009B0F32">
      <w:pPr>
        <w:pStyle w:val="pasal"/>
      </w:pPr>
      <w:r>
        <w:t>Langkah pertama yaitu mengunduh file video yang disimpan di S3.</w:t>
      </w:r>
    </w:p>
    <w:p w14:paraId="357EC611" w14:textId="698067FD" w:rsidR="00461F9C" w:rsidRDefault="00461F9C" w:rsidP="00461F9C">
      <w:pPr>
        <w:pStyle w:val="pasal"/>
      </w:pPr>
      <w:r>
        <w:t>Langkah selanjutnya adalah menanbahkan nama video ke database sesuai dengan data pengguna.</w:t>
      </w:r>
    </w:p>
    <w:p w14:paraId="7E224706" w14:textId="31FFEBEB" w:rsidR="00461F9C" w:rsidRDefault="00461F9C" w:rsidP="00461F9C">
      <w:pPr>
        <w:pStyle w:val="pasal"/>
      </w:pPr>
      <w:r>
        <w:t>Kemudian muat video menggunakan perintah ‘</w:t>
      </w:r>
      <w:r>
        <w:rPr>
          <w:i/>
          <w:iCs w:val="0"/>
        </w:rPr>
        <w:t>cv2.CaptureVideo</w:t>
      </w:r>
      <w:r>
        <w:t xml:space="preserve">’ yang bertujuan untuk memisahkan video </w:t>
      </w:r>
      <w:r>
        <w:rPr>
          <w:i/>
          <w:iCs w:val="0"/>
        </w:rPr>
        <w:t>perframe</w:t>
      </w:r>
      <w:r>
        <w:t xml:space="preserve"> sehingga dapat menghasilkan foto dari sebuah video.</w:t>
      </w:r>
    </w:p>
    <w:p w14:paraId="69F9C3B7" w14:textId="64C3DE44" w:rsidR="00461F9C" w:rsidRDefault="00461F9C" w:rsidP="00EA588A">
      <w:pPr>
        <w:pStyle w:val="ayat-sub"/>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461F9C">
      <w:pPr>
        <w:pStyle w:val="pasal"/>
      </w:pPr>
      <w:r>
        <w:t xml:space="preserve">Langkah pertama </w:t>
      </w:r>
      <w:r w:rsidR="00BC3518">
        <w:t>adalah deteksi wajah.</w:t>
      </w:r>
    </w:p>
    <w:p w14:paraId="49CD76FB" w14:textId="25B8C8E0" w:rsidR="00A579A0" w:rsidRDefault="00BC3518" w:rsidP="00A579A0">
      <w:pPr>
        <w:pStyle w:val="pasal"/>
        <w:numPr>
          <w:ilvl w:val="0"/>
          <w:numId w:val="0"/>
        </w:numPr>
        <w:ind w:left="1985"/>
      </w:pPr>
      <w:bookmarkStart w:id="101"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w:t>
      </w:r>
      <w:r>
        <w:lastRenderedPageBreak/>
        <w:t xml:space="preserve">diketahui </w:t>
      </w:r>
      <w:r w:rsidR="003E04B8">
        <w:t>bagian wajahnya. Gambar 4.1 merupakan contoh hasil yang diperoleh dari deteksi wajah.</w:t>
      </w:r>
      <w:bookmarkEnd w:id="101"/>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16C6678C" w:rsidR="00FB0261" w:rsidRDefault="003E04B8" w:rsidP="00A579A0">
      <w:pPr>
        <w:pStyle w:val="pasal"/>
        <w:numPr>
          <w:ilvl w:val="0"/>
          <w:numId w:val="0"/>
        </w:numPr>
        <w:ind w:left="1985"/>
        <w:jc w:val="center"/>
      </w:pPr>
      <w:bookmarkStart w:id="102" w:name="_Toc82507062"/>
      <w:r>
        <w:t xml:space="preserve">Gambar 4. </w:t>
      </w:r>
      <w:r>
        <w:fldChar w:fldCharType="begin"/>
      </w:r>
      <w:r>
        <w:instrText xml:space="preserve"> SEQ Gambar_4. \* ARABIC </w:instrText>
      </w:r>
      <w:r>
        <w:fldChar w:fldCharType="separate"/>
      </w:r>
      <w:r w:rsidR="007429A7">
        <w:rPr>
          <w:noProof/>
        </w:rPr>
        <w:t>1</w:t>
      </w:r>
      <w:r>
        <w:fldChar w:fldCharType="end"/>
      </w:r>
      <w:r>
        <w:t xml:space="preserve"> Hasil Deteksi Wajah</w:t>
      </w:r>
      <w:bookmarkEnd w:id="102"/>
    </w:p>
    <w:p w14:paraId="50109C97" w14:textId="36FCCCC7" w:rsidR="00673F12" w:rsidRDefault="00FB0261" w:rsidP="00673F12">
      <w:pPr>
        <w:pStyle w:val="base"/>
        <w:ind w:left="1985" w:firstLine="0"/>
      </w:pPr>
      <w:bookmarkStart w:id="103" w:name="_Hlk80723029"/>
      <w:r>
        <w:t xml:space="preserve">Setelah wajah terdeteksi maka gambar tersebut akan dirubah menjadi gambar abu-abu agar dapat dilatih menjadi sebuah model seperti pada gambar 4.2. </w:t>
      </w:r>
      <w:bookmarkEnd w:id="103"/>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0AD2575A" w:rsidR="003E04B8" w:rsidRDefault="003E04B8" w:rsidP="00673F12">
      <w:pPr>
        <w:pStyle w:val="base"/>
        <w:ind w:left="1985" w:firstLine="0"/>
        <w:jc w:val="center"/>
      </w:pPr>
      <w:bookmarkStart w:id="104" w:name="_Toc82507063"/>
      <w:r>
        <w:t xml:space="preserve">Gambar 4. </w:t>
      </w:r>
      <w:r>
        <w:fldChar w:fldCharType="begin"/>
      </w:r>
      <w:r>
        <w:instrText xml:space="preserve"> SEQ Gambar_4. \* ARABIC </w:instrText>
      </w:r>
      <w:r>
        <w:fldChar w:fldCharType="separate"/>
      </w:r>
      <w:r w:rsidR="007429A7">
        <w:rPr>
          <w:noProof/>
        </w:rPr>
        <w:t>2</w:t>
      </w:r>
      <w:r>
        <w:fldChar w:fldCharType="end"/>
      </w:r>
      <w:r>
        <w:t xml:space="preserve"> Merubah Warna Gambar</w:t>
      </w:r>
      <w:bookmarkEnd w:id="104"/>
    </w:p>
    <w:p w14:paraId="08BF22A4" w14:textId="396CE3A2" w:rsidR="00A63D60" w:rsidRPr="00A63D60" w:rsidRDefault="00A63D60" w:rsidP="009B0F32">
      <w:pPr>
        <w:pStyle w:val="base"/>
        <w:ind w:left="1985" w:firstLine="0"/>
      </w:pPr>
      <w:bookmarkStart w:id="105" w:name="_Hlk80723065"/>
      <w:r>
        <w:lastRenderedPageBreak/>
        <w:t>Langkah selanjutnya yaitu membagi wajah menjadi 64 bagian atau 8x8 seperti terlihat pada Gambar 4.3.</w:t>
      </w:r>
      <w:bookmarkEnd w:id="105"/>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4DB9CD0D" w:rsidR="0051519C" w:rsidRDefault="0051519C" w:rsidP="00FA4B72">
      <w:pPr>
        <w:pStyle w:val="Caption"/>
        <w:rPr>
          <w:lang w:val="en-US"/>
        </w:rPr>
      </w:pPr>
      <w:bookmarkStart w:id="106" w:name="_Toc82507064"/>
      <w:r>
        <w:t xml:space="preserve">Gambar 4. </w:t>
      </w:r>
      <w:r>
        <w:fldChar w:fldCharType="begin"/>
      </w:r>
      <w:r>
        <w:instrText xml:space="preserve"> SEQ Gambar_4. \* ARABIC </w:instrText>
      </w:r>
      <w:r>
        <w:fldChar w:fldCharType="separate"/>
      </w:r>
      <w:r w:rsidR="007429A7">
        <w:rPr>
          <w:noProof/>
        </w:rPr>
        <w:t>3</w:t>
      </w:r>
      <w:r>
        <w:fldChar w:fldCharType="end"/>
      </w:r>
      <w:r>
        <w:rPr>
          <w:lang w:val="en-US"/>
        </w:rPr>
        <w:t xml:space="preserve"> Pembagian Wilayah Wajah</w:t>
      </w:r>
      <w:bookmarkEnd w:id="106"/>
    </w:p>
    <w:p w14:paraId="730A2721" w14:textId="32050E80" w:rsidR="0051519C" w:rsidRDefault="00A63D60" w:rsidP="00A63D60">
      <w:pPr>
        <w:pStyle w:val="pasal"/>
      </w:pPr>
      <w:r>
        <w:t>Langkah kedua yaitu ekstraksi fitur.</w:t>
      </w:r>
    </w:p>
    <w:p w14:paraId="070A0C96" w14:textId="2735D15B" w:rsidR="00A63D60" w:rsidRDefault="00A63D60" w:rsidP="009B0F32">
      <w:pPr>
        <w:pStyle w:val="pasal"/>
        <w:numPr>
          <w:ilvl w:val="0"/>
          <w:numId w:val="0"/>
        </w:numPr>
        <w:ind w:left="1985"/>
      </w:pPr>
      <w:r>
        <w:t>Pada Langkah ini Gambar 4.3 akan dirubah menjadi bentuk array yang terdiri dari kepadatan/kecerahan sebuah piksel</w:t>
      </w:r>
      <w:r w:rsidR="00C740A1">
        <w:t xml:space="preserve"> atau bila dituliskan dalam angka akan dihasilkan angka antara 0-255</w:t>
      </w:r>
      <w:r w:rsidR="00EA563E">
        <w:t>.</w:t>
      </w:r>
      <w:r w:rsidR="00D00224">
        <w:t xml:space="preserve"> Penulis mengambil sample sebanyak 54 piksel dari </w:t>
      </w:r>
      <w:r w:rsidR="00F4398C">
        <w:t>keseluruhan 16384 piksel,</w:t>
      </w:r>
      <w:r w:rsidR="00EA563E">
        <w:t xml:space="preserve"> </w:t>
      </w:r>
      <w:r w:rsidR="00DF68B7">
        <w:t>Tabel 4.1</w:t>
      </w:r>
      <w:r w:rsidR="00EA563E">
        <w:t xml:space="preserve"> merupakan </w:t>
      </w:r>
      <w:r w:rsidR="00F4398C">
        <w:t>nilai dari 54 piksel tersebut</w:t>
      </w:r>
      <w:r>
        <w:t>.</w:t>
      </w:r>
    </w:p>
    <w:p w14:paraId="0409D092" w14:textId="1F2A4689" w:rsidR="00DF68B7" w:rsidRPr="00DF68B7" w:rsidRDefault="00DF68B7" w:rsidP="00FA4B72">
      <w:pPr>
        <w:pStyle w:val="Caption"/>
        <w:rPr>
          <w:lang w:val="en-US"/>
        </w:rPr>
      </w:pPr>
      <w:bookmarkStart w:id="107" w:name="_Toc82813364"/>
      <w:r>
        <w:t xml:space="preserve">Tabel 4. </w:t>
      </w:r>
      <w:r>
        <w:fldChar w:fldCharType="begin"/>
      </w:r>
      <w:r>
        <w:instrText xml:space="preserve"> SEQ Tabel_4. \* ARABIC </w:instrText>
      </w:r>
      <w:r>
        <w:fldChar w:fldCharType="separate"/>
      </w:r>
      <w:r w:rsidR="007429A7">
        <w:rPr>
          <w:noProof/>
        </w:rPr>
        <w:t>1</w:t>
      </w:r>
      <w:r>
        <w:fldChar w:fldCharType="end"/>
      </w:r>
      <w:r>
        <w:rPr>
          <w:lang w:val="en-US"/>
        </w:rPr>
        <w:t xml:space="preserve"> Tingkat Kecerahan Gambar</w:t>
      </w:r>
      <w:bookmarkEnd w:id="107"/>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08"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08"/>
    <w:p w14:paraId="5562394C" w14:textId="6DF0278D"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624B40CF" w:rsidR="008B4013" w:rsidRPr="008B4013" w:rsidRDefault="008B4013" w:rsidP="008B4013">
      <w:pPr>
        <w:pStyle w:val="Caption"/>
        <w:rPr>
          <w:lang w:val="en-US"/>
        </w:rPr>
      </w:pPr>
      <w:bookmarkStart w:id="109" w:name="_Toc82813365"/>
      <w:r>
        <w:t xml:space="preserve">Tabel 4. </w:t>
      </w:r>
      <w:r>
        <w:fldChar w:fldCharType="begin"/>
      </w:r>
      <w:r>
        <w:instrText xml:space="preserve"> SEQ Tabel_4. \* ARABIC </w:instrText>
      </w:r>
      <w:r>
        <w:fldChar w:fldCharType="separate"/>
      </w:r>
      <w:r w:rsidR="007429A7">
        <w:rPr>
          <w:noProof/>
        </w:rPr>
        <w:t>2</w:t>
      </w:r>
      <w:r>
        <w:fldChar w:fldCharType="end"/>
      </w:r>
      <w:r>
        <w:rPr>
          <w:lang w:val="en-US"/>
        </w:rPr>
        <w:t xml:space="preserve"> Jendela 3 x 3</w:t>
      </w:r>
      <w:bookmarkEnd w:id="10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r>
        <w:t>Untuk mengetahui nilai tengan jendela 3x3 dari Tabel 4.2, maka perlu dicari nilai LBP dari setiap piksel. Berikut cara mencari nilai LBP dari setiap piksel sesuai dengan Persamaan 1.1 dan Persamaan 1.2.</w:t>
      </w:r>
    </w:p>
    <w:p w14:paraId="12BEF5D0" w14:textId="47D643B9" w:rsidR="008B4013" w:rsidRDefault="008B4013" w:rsidP="009B0F32">
      <w:pPr>
        <w:pStyle w:val="pasal"/>
        <w:numPr>
          <w:ilvl w:val="0"/>
          <w:numId w:val="0"/>
        </w:numPr>
        <w:spacing w:before="240"/>
        <w:ind w:left="1985"/>
      </w:pPr>
      <w:r>
        <w:t>Mencari nilai LBP pada piksel pertama:</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7244700D"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3</w:t>
            </w:r>
            <w:r w:rsidR="0027098E">
              <w:rPr>
                <w:noProof/>
              </w:rPr>
              <w:fldChar w:fldCharType="end"/>
            </w:r>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208D8C4E"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4</w:t>
            </w:r>
            <w:r w:rsidR="0027098E">
              <w:rPr>
                <w:noProof/>
              </w:rPr>
              <w:fldChar w:fldCharType="end"/>
            </w:r>
            <w:r>
              <w:t>)</w:t>
            </w:r>
          </w:p>
        </w:tc>
      </w:tr>
    </w:tbl>
    <w:p w14:paraId="47ED4927" w14:textId="28FA5E88" w:rsidR="005557D9" w:rsidRDefault="005557D9" w:rsidP="009B0F32">
      <w:pPr>
        <w:pStyle w:val="pasal"/>
        <w:numPr>
          <w:ilvl w:val="0"/>
          <w:numId w:val="0"/>
        </w:numPr>
        <w:spacing w:before="240"/>
        <w:ind w:left="1985"/>
      </w:pPr>
      <w:r>
        <w:t>Mencari nilai LBP pada piksel kedua:</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427C9DDF"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5</w:t>
            </w:r>
            <w:r w:rsidR="0027098E">
              <w:rPr>
                <w:noProof/>
              </w:rPr>
              <w:fldChar w:fldCharType="end"/>
            </w:r>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2F737BC6"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6</w:t>
            </w:r>
            <w:r w:rsidR="0027098E">
              <w:rPr>
                <w:noProof/>
              </w:rPr>
              <w:fldChar w:fldCharType="end"/>
            </w:r>
            <w:r>
              <w:t>)</w:t>
            </w:r>
          </w:p>
        </w:tc>
      </w:tr>
    </w:tbl>
    <w:p w14:paraId="478DFD64" w14:textId="008ACD01" w:rsidR="005557D9" w:rsidRDefault="005557D9" w:rsidP="009B0F32">
      <w:pPr>
        <w:pStyle w:val="pasal"/>
        <w:numPr>
          <w:ilvl w:val="0"/>
          <w:numId w:val="0"/>
        </w:numPr>
        <w:spacing w:before="240"/>
        <w:ind w:left="1985"/>
      </w:pPr>
      <w:r>
        <w:t>Mencari nilai LBP pada piksel ketiga:</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3E795607"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7</w:t>
            </w:r>
            <w:r w:rsidR="0027098E">
              <w:rPr>
                <w:noProof/>
              </w:rPr>
              <w:fldChar w:fldCharType="end"/>
            </w:r>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18B21EAE"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8</w:t>
            </w:r>
            <w:r w:rsidR="0027098E">
              <w:rPr>
                <w:noProof/>
              </w:rPr>
              <w:fldChar w:fldCharType="end"/>
            </w:r>
            <w:r>
              <w:t>)</w:t>
            </w:r>
          </w:p>
        </w:tc>
      </w:tr>
    </w:tbl>
    <w:p w14:paraId="6CA11FA7" w14:textId="1CE8BA71" w:rsidR="005557D9" w:rsidRDefault="005557D9" w:rsidP="009B0F32">
      <w:pPr>
        <w:pStyle w:val="pasal"/>
        <w:numPr>
          <w:ilvl w:val="0"/>
          <w:numId w:val="0"/>
        </w:numPr>
        <w:spacing w:before="240"/>
        <w:ind w:left="1985"/>
      </w:pPr>
      <w:r>
        <w:t>Mencari nilai LBP pada piksel keempa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546870DA"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9</w:t>
            </w:r>
            <w:r w:rsidR="0027098E">
              <w:rPr>
                <w:noProof/>
              </w:rPr>
              <w:fldChar w:fldCharType="end"/>
            </w:r>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5913C3D6"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10</w:t>
            </w:r>
            <w:r w:rsidR="0027098E">
              <w:rPr>
                <w:noProof/>
              </w:rPr>
              <w:fldChar w:fldCharType="end"/>
            </w:r>
            <w:r>
              <w:t>)</w:t>
            </w:r>
          </w:p>
        </w:tc>
      </w:tr>
    </w:tbl>
    <w:p w14:paraId="1ABF5166" w14:textId="568B40CE" w:rsidR="005557D9" w:rsidRDefault="005557D9" w:rsidP="009B0F32">
      <w:pPr>
        <w:pStyle w:val="pasal"/>
        <w:numPr>
          <w:ilvl w:val="0"/>
          <w:numId w:val="0"/>
        </w:numPr>
        <w:spacing w:before="240"/>
        <w:ind w:left="1985"/>
      </w:pPr>
      <w:r>
        <w:t>Mencari nilai LBP pada piksel kelima:</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29E0389B"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11</w:t>
            </w:r>
            <w:r w:rsidR="0027098E">
              <w:rPr>
                <w:noProof/>
              </w:rPr>
              <w:fldChar w:fldCharType="end"/>
            </w:r>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2664C6A1"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12</w:t>
            </w:r>
            <w:r w:rsidR="0027098E">
              <w:rPr>
                <w:noProof/>
              </w:rPr>
              <w:fldChar w:fldCharType="end"/>
            </w:r>
            <w:r>
              <w:t>)</w:t>
            </w:r>
          </w:p>
        </w:tc>
      </w:tr>
    </w:tbl>
    <w:p w14:paraId="45BED4F5" w14:textId="3091DA6D" w:rsidR="005557D9" w:rsidRDefault="005557D9" w:rsidP="009B0F32">
      <w:pPr>
        <w:pStyle w:val="pasal"/>
        <w:numPr>
          <w:ilvl w:val="0"/>
          <w:numId w:val="0"/>
        </w:numPr>
        <w:spacing w:before="240"/>
        <w:ind w:left="1985"/>
      </w:pPr>
      <w:r>
        <w:t>Mencari nilai LBP pada piksel keenam:</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533372E3"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13</w:t>
            </w:r>
            <w:r w:rsidR="0027098E">
              <w:rPr>
                <w:noProof/>
              </w:rPr>
              <w:fldChar w:fldCharType="end"/>
            </w:r>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65551EE4"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14</w:t>
            </w:r>
            <w:r w:rsidR="0027098E">
              <w:rPr>
                <w:noProof/>
              </w:rPr>
              <w:fldChar w:fldCharType="end"/>
            </w:r>
            <w:r>
              <w:t>)</w:t>
            </w:r>
          </w:p>
        </w:tc>
      </w:tr>
    </w:tbl>
    <w:p w14:paraId="264681D3" w14:textId="26015AD9" w:rsidR="005557D9" w:rsidRDefault="005557D9" w:rsidP="009B0F32">
      <w:pPr>
        <w:pStyle w:val="pasal"/>
        <w:numPr>
          <w:ilvl w:val="0"/>
          <w:numId w:val="0"/>
        </w:numPr>
        <w:spacing w:before="240"/>
        <w:ind w:left="1985"/>
      </w:pPr>
      <w:r>
        <w:t>Mencari nilai LBP pada piksel ketujuh:</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748A53F6"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15</w:t>
            </w:r>
            <w:r w:rsidR="0027098E">
              <w:rPr>
                <w:noProof/>
              </w:rPr>
              <w:fldChar w:fldCharType="end"/>
            </w:r>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348569D2" w:rsidR="005557D9" w:rsidRDefault="005557D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16</w:t>
            </w:r>
            <w:r w:rsidR="0027098E">
              <w:rPr>
                <w:noProof/>
              </w:rPr>
              <w:fldChar w:fldCharType="end"/>
            </w:r>
            <w:r>
              <w:t>)</w:t>
            </w:r>
          </w:p>
        </w:tc>
      </w:tr>
    </w:tbl>
    <w:p w14:paraId="4AFE8CCF" w14:textId="078FB8D2" w:rsidR="000F1659" w:rsidRDefault="000F1659" w:rsidP="009B0F32">
      <w:pPr>
        <w:pStyle w:val="pasal"/>
        <w:numPr>
          <w:ilvl w:val="0"/>
          <w:numId w:val="0"/>
        </w:numPr>
        <w:spacing w:before="240"/>
        <w:ind w:left="1985"/>
      </w:pPr>
      <w:r>
        <w:t>Mencari nilai LBP pada piksel delapan:</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712380C1" w:rsidR="000F1659" w:rsidRDefault="000F165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17</w:t>
            </w:r>
            <w:r w:rsidR="0027098E">
              <w:rPr>
                <w:noProof/>
              </w:rPr>
              <w:fldChar w:fldCharType="end"/>
            </w:r>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2D5A4A77" w:rsidR="000F1659" w:rsidRDefault="000F1659" w:rsidP="00EC6ED9">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18</w:t>
            </w:r>
            <w:r w:rsidR="0027098E">
              <w:rPr>
                <w:noProof/>
              </w:rPr>
              <w:fldChar w:fldCharType="end"/>
            </w:r>
            <w:r>
              <w:t>)</w:t>
            </w:r>
          </w:p>
        </w:tc>
      </w:tr>
    </w:tbl>
    <w:p w14:paraId="01F0F73A" w14:textId="497151EF" w:rsidR="008B4013" w:rsidRDefault="00820D7B" w:rsidP="009B0F32">
      <w:pPr>
        <w:pStyle w:val="pasal"/>
        <w:numPr>
          <w:ilvl w:val="0"/>
          <w:numId w:val="0"/>
        </w:numPr>
        <w:spacing w:before="240"/>
        <w:ind w:left="1985"/>
      </w:pPr>
      <w:r>
        <w:t>Dari hasil persamaan 1.3 hingga persamaan 1.1</w:t>
      </w:r>
      <w:r w:rsidR="000F1659">
        <w:t>8</w:t>
      </w:r>
      <w:r>
        <w:t xml:space="preserve"> diketahui nilai LBP yang jika dibuatkan tabel maka akan seperti Tabel 4.3.</w:t>
      </w:r>
    </w:p>
    <w:p w14:paraId="36DB82BB" w14:textId="47290461" w:rsidR="00820D7B" w:rsidRPr="00820D7B" w:rsidRDefault="00820D7B" w:rsidP="00820D7B">
      <w:pPr>
        <w:pStyle w:val="Caption"/>
        <w:rPr>
          <w:lang w:val="en-US"/>
        </w:rPr>
      </w:pPr>
      <w:bookmarkStart w:id="110" w:name="_Toc82813366"/>
      <w:r>
        <w:t xml:space="preserve">Tabel 4. </w:t>
      </w:r>
      <w:r>
        <w:fldChar w:fldCharType="begin"/>
      </w:r>
      <w:r>
        <w:instrText xml:space="preserve"> SEQ Tabel_4. \* ARABIC </w:instrText>
      </w:r>
      <w:r>
        <w:fldChar w:fldCharType="separate"/>
      </w:r>
      <w:r w:rsidR="007429A7">
        <w:rPr>
          <w:noProof/>
        </w:rPr>
        <w:t>3</w:t>
      </w:r>
      <w:r>
        <w:fldChar w:fldCharType="end"/>
      </w:r>
      <w:r>
        <w:rPr>
          <w:lang w:val="en-US"/>
        </w:rPr>
        <w:t xml:space="preserve"> Hasil Operator LBP</w:t>
      </w:r>
      <w:bookmarkEnd w:id="11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11"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11"/>
    <w:p w14:paraId="37850909" w14:textId="1544D667" w:rsidR="00820D7B" w:rsidRDefault="00820D7B" w:rsidP="009B0F32">
      <w:pPr>
        <w:pStyle w:val="pasal"/>
        <w:numPr>
          <w:ilvl w:val="0"/>
          <w:numId w:val="0"/>
        </w:numPr>
        <w:spacing w:before="240"/>
        <w:ind w:left="1985"/>
      </w:pPr>
      <w:r>
        <w:t>Pada Tabel 4.3 bisa didapatkan bilangan biner dengan cara mengurutkan nilai dari ujung kiri atas searah jaum jam segingga didapatkan nilai 11</w:t>
      </w:r>
      <w:r w:rsidR="000F1659">
        <w:t>00</w:t>
      </w:r>
      <w:r>
        <w:t>1111 atau 2</w:t>
      </w:r>
      <w:r w:rsidR="000F1659">
        <w:t>07</w:t>
      </w:r>
      <w:r>
        <w:t xml:space="preserve"> pada basis 10. Nilai 255 disebut nilai tengah dari Tabel 4.2. </w:t>
      </w:r>
    </w:p>
    <w:p w14:paraId="54D24D88" w14:textId="6B804522" w:rsidR="006F7497" w:rsidRPr="006F7497" w:rsidRDefault="006F7497" w:rsidP="006F7497">
      <w:pPr>
        <w:pStyle w:val="Caption"/>
        <w:rPr>
          <w:lang w:val="en-US"/>
        </w:rPr>
      </w:pPr>
      <w:bookmarkStart w:id="112" w:name="_Toc82813367"/>
      <w:r>
        <w:t xml:space="preserve">Tabel 4. </w:t>
      </w:r>
      <w:r>
        <w:fldChar w:fldCharType="begin"/>
      </w:r>
      <w:r>
        <w:instrText xml:space="preserve"> SEQ Tabel_4. \* ARABIC </w:instrText>
      </w:r>
      <w:r>
        <w:fldChar w:fldCharType="separate"/>
      </w:r>
      <w:r w:rsidR="007429A7">
        <w:rPr>
          <w:noProof/>
        </w:rPr>
        <w:t>4</w:t>
      </w:r>
      <w:r>
        <w:fldChar w:fldCharType="end"/>
      </w:r>
      <w:r>
        <w:rPr>
          <w:lang w:val="en-US"/>
        </w:rPr>
        <w:t xml:space="preserve"> Konstanta LBP</w:t>
      </w:r>
      <w:bookmarkEnd w:id="11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r>
        <w:t>Tabel 4.4 merupakan nilai konstanta LBP yang akan dikalikan dengan Tabel 4.3 dan menghasilkan Tabel 4.5.</w:t>
      </w:r>
    </w:p>
    <w:p w14:paraId="19D8707C" w14:textId="7B500495" w:rsidR="006F7497" w:rsidRPr="006F7497" w:rsidRDefault="006F7497" w:rsidP="006F7497">
      <w:pPr>
        <w:pStyle w:val="Caption"/>
        <w:rPr>
          <w:lang w:val="en-US"/>
        </w:rPr>
      </w:pPr>
      <w:bookmarkStart w:id="113" w:name="_Toc82813368"/>
      <w:r>
        <w:t xml:space="preserve">Tabel 4. </w:t>
      </w:r>
      <w:r>
        <w:fldChar w:fldCharType="begin"/>
      </w:r>
      <w:r>
        <w:instrText xml:space="preserve"> SEQ Tabel_4. \* ARABIC </w:instrText>
      </w:r>
      <w:r>
        <w:fldChar w:fldCharType="separate"/>
      </w:r>
      <w:r w:rsidR="007429A7">
        <w:rPr>
          <w:noProof/>
        </w:rPr>
        <w:t>5</w:t>
      </w:r>
      <w:r>
        <w:fldChar w:fldCharType="end"/>
      </w:r>
      <w:r>
        <w:rPr>
          <w:lang w:val="en-US"/>
        </w:rPr>
        <w:t xml:space="preserve"> Hasil Operator LBP Selelah Dikalikan</w:t>
      </w:r>
      <w:bookmarkEnd w:id="11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57C2A51E" w:rsidR="006F7497" w:rsidRDefault="000F1659" w:rsidP="009B0F32">
      <w:pPr>
        <w:pStyle w:val="pasal"/>
        <w:numPr>
          <w:ilvl w:val="0"/>
          <w:numId w:val="0"/>
        </w:numPr>
        <w:spacing w:before="240"/>
        <w:ind w:left="1985"/>
      </w:pPr>
      <w:r>
        <w:lastRenderedPageBreak/>
        <w:t>Selanjutnya untuk jendela piksel 3x3 yang lain perhitungannya dapat diulang dari mulai Tabel 4.3 hingga Tabel 4.5.</w:t>
      </w:r>
      <w:r w:rsidR="00074C12">
        <w:t xml:space="preserve"> Seletah semua piksel sudah dihitung menggunakan Operator LB</w:t>
      </w:r>
      <w:r w:rsidR="0004670F">
        <w:t>P, maka diperoleh histogram seperti pada Gambar 2.4.</w:t>
      </w:r>
    </w:p>
    <w:p w14:paraId="605E598F" w14:textId="714859B5" w:rsidR="0078197D" w:rsidRDefault="0078197D" w:rsidP="007831AF">
      <w:pPr>
        <w:pStyle w:val="pasal"/>
        <w:spacing w:line="360" w:lineRule="auto"/>
      </w:pPr>
      <w:r>
        <w:t xml:space="preserve">Membuat </w:t>
      </w:r>
      <w:r>
        <w:rPr>
          <w:i/>
          <w:iCs w:val="0"/>
        </w:rPr>
        <w:t xml:space="preserve">dataset </w:t>
      </w:r>
      <w:r>
        <w:t>yang berisi nilai LBP dari setiap gambar</w:t>
      </w:r>
      <w:r w:rsidR="007831AF">
        <w:t xml:space="preserve"> </w:t>
      </w:r>
      <w:r>
        <w:t>wajah.</w:t>
      </w:r>
    </w:p>
    <w:p w14:paraId="4BC91A35" w14:textId="1E94D52B" w:rsidR="009B0F32" w:rsidRPr="0078197D" w:rsidRDefault="0078197D" w:rsidP="007831AF">
      <w:pPr>
        <w:pStyle w:val="pasal"/>
        <w:numPr>
          <w:ilvl w:val="0"/>
          <w:numId w:val="0"/>
        </w:numPr>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5434BC12" w:rsidR="008311CC" w:rsidRDefault="008311CC" w:rsidP="008520CD">
      <w:pPr>
        <w:pStyle w:val="Heading3"/>
      </w:pPr>
      <w:bookmarkStart w:id="114" w:name="_Toc82813335"/>
      <w:r>
        <w:t>Prosedur Memprediksi Wajah</w:t>
      </w:r>
      <w:bookmarkEnd w:id="114"/>
    </w:p>
    <w:p w14:paraId="43AD0329" w14:textId="3B542CE5" w:rsidR="00E94AF0" w:rsidRPr="00E94AF0" w:rsidRDefault="00E94AF0" w:rsidP="00E94AF0">
      <w:pPr>
        <w:pStyle w:val="base"/>
        <w:ind w:left="1418"/>
      </w:pPr>
      <w:r>
        <w:t>Berikut desain prosedur memprediksi wajah yang diajukan oleh penulis, adapaun Langkah-langkahnya sebagai berikut:</w:t>
      </w:r>
    </w:p>
    <w:p w14:paraId="14074007" w14:textId="00914BD8" w:rsidR="008311CC" w:rsidRDefault="008311CC" w:rsidP="00EA588A">
      <w:pPr>
        <w:pStyle w:val="ayat-sub"/>
      </w:pPr>
      <w:r>
        <w:t>Pengguna mengambil gambar wajah.</w:t>
      </w:r>
    </w:p>
    <w:p w14:paraId="61174BD9" w14:textId="271C93A7" w:rsidR="008311CC" w:rsidRDefault="008311CC" w:rsidP="00EA588A">
      <w:pPr>
        <w:pStyle w:val="ayat-sub"/>
      </w:pPr>
      <w:r>
        <w:t>Pengguna mengunggah foto wajah</w:t>
      </w:r>
      <w:r w:rsidR="0078197D">
        <w:t xml:space="preserve"> ke s3.</w:t>
      </w:r>
    </w:p>
    <w:p w14:paraId="0E5947CF" w14:textId="712EDCE8" w:rsidR="005463C7" w:rsidRDefault="005463C7" w:rsidP="00EA588A">
      <w:pPr>
        <w:pStyle w:val="ayat-sub"/>
      </w:pPr>
      <w:r>
        <w:t>Sistem akan mengunduh gambar yang dikirimkan pengguna.</w:t>
      </w:r>
    </w:p>
    <w:p w14:paraId="2DDDA971" w14:textId="437A6EE5" w:rsidR="005463C7" w:rsidRDefault="005463C7" w:rsidP="00EA588A">
      <w:pPr>
        <w:pStyle w:val="ayat-sub"/>
      </w:pPr>
      <w:r>
        <w:t>Pengenalan wajah menggunakan metode Local Binary Pattern Histogram.</w:t>
      </w:r>
    </w:p>
    <w:p w14:paraId="4AFD1AE3" w14:textId="1B747948" w:rsidR="005463C7" w:rsidRDefault="005463C7" w:rsidP="005463C7">
      <w:pPr>
        <w:pStyle w:val="pasal"/>
      </w:pPr>
      <w:r>
        <w:t>Mendeteksi wajah.</w:t>
      </w:r>
    </w:p>
    <w:p w14:paraId="4150276D" w14:textId="2284A365" w:rsidR="005463C7" w:rsidRDefault="005463C7" w:rsidP="005463C7">
      <w:pPr>
        <w:pStyle w:val="pasal"/>
        <w:numPr>
          <w:ilvl w:val="0"/>
          <w:numId w:val="0"/>
        </w:numPr>
        <w:ind w:left="1800"/>
      </w:pPr>
      <w:r>
        <w:t xml:space="preserve">Pada Langkah ini penulis mendeteksi wajah menggunakan bantuan dari </w:t>
      </w:r>
      <w:r>
        <w:rPr>
          <w:i/>
          <w:iCs w:val="0"/>
        </w:rPr>
        <w:t xml:space="preserve">library OpenCV. </w:t>
      </w:r>
      <w:r>
        <w:t xml:space="preserve">Gambar yang diunduh akan </w:t>
      </w:r>
      <w:r>
        <w:lastRenderedPageBreak/>
        <w:t xml:space="preserve">dibandingkan dengan </w:t>
      </w:r>
      <w:r>
        <w:rPr>
          <w:i/>
          <w:iCs w:val="0"/>
        </w:rPr>
        <w:t xml:space="preserve">Cascade Classifier </w:t>
      </w:r>
      <w:r>
        <w:t>sehingga dapat diketahui bagian wajahnya. Gambar 4.1 merupakan contoh hasil yang diperoleh dari deteksi wajah.</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ajah terdeteksi maka gambar tersebut akan dirubah menjadi gambar abu-abu agar dapat dilatih menjadi sebuah model seperti pada g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r>
        <w:t xml:space="preserve">Selanjutnya setelah melakukan ekstraksi fitur dan mendapatkan nilai Histogram LBP maka dilakukan pengukuran jarak antara histogram LBP dengan histogram dari dataset yang sudah dilatih sebelumnya. Mengukur jarak dari dua histogram dapat menggunakan persamaan </w:t>
      </w:r>
      <w:r w:rsidRPr="005463C7">
        <w:rPr>
          <w:i/>
          <w:iCs w:val="0"/>
          <w:lang w:val="id-ID"/>
        </w:rPr>
        <w:t>euclidean distance</w:t>
      </w:r>
      <w:r>
        <w:t xml:space="preserve"> seperti pada persamaan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000B82E8" w:rsidR="00E94AF0" w:rsidRDefault="00E94AF0"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19</w:t>
            </w:r>
            <w:r w:rsidR="0027098E">
              <w:rPr>
                <w:noProof/>
              </w:rPr>
              <w:fldChar w:fldCharType="end"/>
            </w:r>
            <w:r>
              <w:t>)</w:t>
            </w:r>
          </w:p>
        </w:tc>
      </w:tr>
    </w:tbl>
    <w:p w14:paraId="5E5D7FAB" w14:textId="2474CBE6" w:rsidR="005463C7" w:rsidRDefault="00AD0EE7" w:rsidP="005463C7">
      <w:pPr>
        <w:pStyle w:val="pasal"/>
        <w:numPr>
          <w:ilvl w:val="0"/>
          <w:numId w:val="0"/>
        </w:numPr>
        <w:ind w:left="1800"/>
      </w:pPr>
      <w:r>
        <w:t>Hasil dari persamaan 1.</w:t>
      </w:r>
      <w:r w:rsidR="00E94AF0">
        <w:t>1</w:t>
      </w:r>
      <w:r>
        <w:t>9 merupakan jarak antara kedua histogram, nilai ini tidak memiliki batas namun semangin kecil (mendekati 0) nilainya maka tingkat kemiripan semakin tinggi maupun sebaliknya jika nilainya semakin besar (menjauhi 0) maka tingkat kemiripannya semakin kecil.</w:t>
      </w:r>
    </w:p>
    <w:p w14:paraId="7B376097" w14:textId="2EF73FDE" w:rsidR="00411B35" w:rsidRDefault="00411B35" w:rsidP="00901339">
      <w:pPr>
        <w:pStyle w:val="Heading2"/>
      </w:pPr>
      <w:bookmarkStart w:id="115" w:name="_Toc82813336"/>
      <w:r>
        <w:lastRenderedPageBreak/>
        <w:t>Desain Dokumen dan informasi</w:t>
      </w:r>
      <w:bookmarkEnd w:id="115"/>
    </w:p>
    <w:p w14:paraId="36706C78" w14:textId="53D65667" w:rsidR="00A43B15" w:rsidRPr="00A43B15" w:rsidRDefault="004F513A" w:rsidP="00A43B15">
      <w:pPr>
        <w:pStyle w:val="Heading3"/>
      </w:pPr>
      <w:bookmarkStart w:id="116" w:name="_Toc82813337"/>
      <w:r>
        <w:t>Desain Dokumen</w:t>
      </w:r>
      <w:bookmarkEnd w:id="116"/>
    </w:p>
    <w:p w14:paraId="57724F9E" w14:textId="55FA15F8" w:rsidR="007831AF" w:rsidRPr="00A43B15" w:rsidRDefault="00A43B15" w:rsidP="00074C12">
      <w:pPr>
        <w:pStyle w:val="base"/>
        <w:ind w:left="1418"/>
      </w:pPr>
      <w:r w:rsidRPr="00A43B15">
        <w:t xml:space="preserve">Desain dokumen baru pada </w:t>
      </w:r>
      <w:r w:rsidRPr="00A43B15">
        <w:rPr>
          <w:i/>
          <w:iCs w:val="0"/>
        </w:rPr>
        <w:t>website</w:t>
      </w:r>
      <w:r w:rsidRPr="00A43B15">
        <w:t xml:space="preserve"> website Absensi Online Radar Cirebon setelah diimplementasikan dengan teknik pengenalan wajah adalah sebagai berikut:</w:t>
      </w:r>
    </w:p>
    <w:p w14:paraId="5E47D3A3" w14:textId="3DD66786" w:rsidR="004F513A" w:rsidRDefault="004F513A" w:rsidP="00EA588A">
      <w:pPr>
        <w:pStyle w:val="ayat-sub"/>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6F9CC8DC" w:rsidR="0093617F" w:rsidRDefault="0093617F" w:rsidP="008520CD">
      <w:pPr>
        <w:pStyle w:val="Heading3"/>
      </w:pPr>
      <w:bookmarkStart w:id="117" w:name="_Toc82813338"/>
      <w:r>
        <w:t>Desain Informasi</w:t>
      </w:r>
      <w:bookmarkEnd w:id="117"/>
    </w:p>
    <w:p w14:paraId="6CD29E2C" w14:textId="5416D3BC" w:rsidR="002E53CD" w:rsidRPr="002E53CD" w:rsidRDefault="002E53CD" w:rsidP="002E53CD">
      <w:pPr>
        <w:pStyle w:val="base"/>
        <w:ind w:left="1418"/>
      </w:pPr>
      <w:r w:rsidRPr="002E53CD">
        <w:lastRenderedPageBreak/>
        <w:t>Berdasarkan desain dokumen yang baru menghasilkan informasi sebagai berikut:</w:t>
      </w:r>
    </w:p>
    <w:p w14:paraId="3FB0E295" w14:textId="57A4805C" w:rsidR="0093617F" w:rsidRDefault="0093617F" w:rsidP="00EA588A">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18"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18"/>
    <w:p w14:paraId="6654D0C8" w14:textId="27EF75B2" w:rsidR="0093617F" w:rsidRDefault="0093617F" w:rsidP="00EA588A">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19"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682621A4" w:rsidR="00411B35" w:rsidRDefault="00411B35" w:rsidP="00411B35">
      <w:pPr>
        <w:pStyle w:val="Heading2"/>
      </w:pPr>
      <w:bookmarkStart w:id="120" w:name="_Toc82813339"/>
      <w:bookmarkEnd w:id="119"/>
      <w:r>
        <w:t>Desain Aliran Data</w:t>
      </w:r>
      <w:bookmarkEnd w:id="120"/>
    </w:p>
    <w:p w14:paraId="46A63699" w14:textId="55AF9E68" w:rsidR="00792E8E" w:rsidRDefault="00792E8E" w:rsidP="00792E8E">
      <w:pPr>
        <w:pStyle w:val="base"/>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D5CE0C9" w14:textId="77777777" w:rsidR="002E53CD" w:rsidRPr="00792E8E" w:rsidRDefault="002E53CD" w:rsidP="00792E8E">
      <w:pPr>
        <w:pStyle w:val="base"/>
      </w:pPr>
    </w:p>
    <w:p w14:paraId="4F5460E3" w14:textId="3CD24E3F" w:rsidR="0056088B" w:rsidRDefault="0056088B" w:rsidP="008520CD">
      <w:pPr>
        <w:pStyle w:val="Heading3"/>
      </w:pPr>
      <w:bookmarkStart w:id="121" w:name="_Toc82813340"/>
      <w:r>
        <w:lastRenderedPageBreak/>
        <w:t>Data Flow Diagram</w:t>
      </w:r>
      <w:bookmarkEnd w:id="121"/>
    </w:p>
    <w:p w14:paraId="4FC32D58" w14:textId="4D15449A" w:rsidR="0056088B" w:rsidRDefault="0056088B" w:rsidP="00095C9F">
      <w:pPr>
        <w:pStyle w:val="base"/>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61E8376E" w:rsidR="00673F12" w:rsidRPr="00320303" w:rsidRDefault="00320303" w:rsidP="00320303">
      <w:pPr>
        <w:pStyle w:val="Caption"/>
        <w:ind w:left="0"/>
        <w:rPr>
          <w:lang w:val="en-US"/>
        </w:rPr>
      </w:pPr>
      <w:bookmarkStart w:id="122" w:name="_Toc82507065"/>
      <w:r>
        <w:t xml:space="preserve">Gambar 4. </w:t>
      </w:r>
      <w:r>
        <w:fldChar w:fldCharType="begin"/>
      </w:r>
      <w:r>
        <w:instrText xml:space="preserve"> SEQ Gambar_4. \* ARABIC </w:instrText>
      </w:r>
      <w:r>
        <w:fldChar w:fldCharType="separate"/>
      </w:r>
      <w:r w:rsidR="007429A7">
        <w:rPr>
          <w:noProof/>
        </w:rPr>
        <w:t>4</w:t>
      </w:r>
      <w:r>
        <w:fldChar w:fldCharType="end"/>
      </w:r>
      <w:r>
        <w:rPr>
          <w:lang w:val="en-US"/>
        </w:rPr>
        <w:t xml:space="preserve"> Diagram Konteks</w:t>
      </w:r>
      <w:bookmarkEnd w:id="122"/>
    </w:p>
    <w:p w14:paraId="09925D8B" w14:textId="12010C23" w:rsidR="00095C9F" w:rsidRDefault="00095C9F" w:rsidP="00DD0E4E">
      <w:pPr>
        <w:pStyle w:val="base"/>
        <w:ind w:left="1418"/>
      </w:pPr>
      <w:r>
        <w:tab/>
      </w:r>
      <w:bookmarkStart w:id="123" w:name="_Hlk81948006"/>
      <w:r w:rsidR="00DD0E4E">
        <w:t xml:space="preserve">Dari Gambar 4.4 </w:t>
      </w:r>
      <w:r w:rsidR="00792E8E">
        <w:t xml:space="preserve">diketahui ada 3 </w:t>
      </w:r>
      <w:r w:rsidR="00792E8E" w:rsidRPr="00792E8E">
        <w:rPr>
          <w:i/>
          <w:iCs w:val="0"/>
        </w:rPr>
        <w:t>e</w:t>
      </w:r>
      <w:r w:rsidR="00792E8E">
        <w:rPr>
          <w:i/>
          <w:iCs w:val="0"/>
        </w:rPr>
        <w:t>x</w:t>
      </w:r>
      <w:r w:rsidR="00792E8E" w:rsidRPr="00792E8E">
        <w:rPr>
          <w:i/>
          <w:iCs w:val="0"/>
        </w:rPr>
        <w:t>sternal entity</w:t>
      </w:r>
      <w:r w:rsidR="00792E8E">
        <w:t xml:space="preserve"> yang berinteraksi dengan sistem absensi online yaitu </w:t>
      </w:r>
      <w:r w:rsidR="00792E8E">
        <w:rPr>
          <w:i/>
          <w:iCs w:val="0"/>
        </w:rPr>
        <w:t xml:space="preserve">User, Non-User, </w:t>
      </w:r>
      <w:r w:rsidR="00792E8E">
        <w:t xml:space="preserve">dan </w:t>
      </w:r>
      <w:r w:rsidR="00792E8E" w:rsidRPr="00792E8E">
        <w:t>Admin</w:t>
      </w:r>
      <w:r w:rsidR="00792E8E">
        <w:t xml:space="preserve">. Ketiga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t xml:space="preserve">external </w:t>
      </w:r>
      <w:r w:rsidR="00792E8E" w:rsidRPr="00792E8E">
        <w:rPr>
          <w:i/>
          <w:iCs w:val="0"/>
        </w:rPr>
        <w:t>entity</w:t>
      </w:r>
      <w:r w:rsidR="00792E8E">
        <w:t xml:space="preserve"> </w:t>
      </w:r>
      <w:r w:rsidR="00A05C6C">
        <w:t xml:space="preserve">dijelaskan lebih detail pada Gambar 4.5. </w:t>
      </w:r>
      <w:bookmarkEnd w:id="123"/>
      <w:r w:rsidR="00A05C6C">
        <w:t>Pada Gambar 4.5 terdapat 4 proses yaitu proses pendaftaran, proses melatih model, proses authentikasi, dan proses absensi.</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1B17CE4B" w:rsidR="00320303" w:rsidRPr="00320303" w:rsidRDefault="00320303" w:rsidP="00320303">
      <w:pPr>
        <w:pStyle w:val="Caption"/>
        <w:rPr>
          <w:lang w:val="en-US"/>
        </w:rPr>
      </w:pPr>
      <w:bookmarkStart w:id="124" w:name="_Toc82507066"/>
      <w:r>
        <w:t xml:space="preserve">Gambar 4. </w:t>
      </w:r>
      <w:r>
        <w:fldChar w:fldCharType="begin"/>
      </w:r>
      <w:r>
        <w:instrText xml:space="preserve"> SEQ Gambar_4. \* ARABIC </w:instrText>
      </w:r>
      <w:r>
        <w:fldChar w:fldCharType="separate"/>
      </w:r>
      <w:r w:rsidR="007429A7">
        <w:rPr>
          <w:noProof/>
        </w:rPr>
        <w:t>5</w:t>
      </w:r>
      <w:r>
        <w:fldChar w:fldCharType="end"/>
      </w:r>
      <w:r>
        <w:rPr>
          <w:lang w:val="en-US"/>
        </w:rPr>
        <w:t xml:space="preserve"> DFD Level 1</w:t>
      </w:r>
      <w:bookmarkEnd w:id="124"/>
    </w:p>
    <w:p w14:paraId="3B71D9F8" w14:textId="0DA65C58" w:rsidR="003B6760" w:rsidRDefault="003B6760" w:rsidP="003B6760">
      <w:pPr>
        <w:pStyle w:val="Heading3"/>
      </w:pPr>
      <w:bookmarkStart w:id="125" w:name="_Toc82813341"/>
      <w:r>
        <w:t>Flowmap</w:t>
      </w:r>
      <w:bookmarkEnd w:id="125"/>
    </w:p>
    <w:p w14:paraId="20F8A180" w14:textId="7E0FA72C" w:rsidR="003B6760" w:rsidRDefault="003B6760" w:rsidP="003B6760">
      <w:pPr>
        <w:pStyle w:val="base"/>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98D2EA8" w14:textId="77777777" w:rsidR="00320303" w:rsidRDefault="00320303" w:rsidP="003B6760">
      <w:pPr>
        <w:pStyle w:val="base"/>
        <w:ind w:left="1418"/>
      </w:pPr>
    </w:p>
    <w:p w14:paraId="0290A4B4" w14:textId="2F60E3F8" w:rsidR="003B6760" w:rsidRDefault="003B6760" w:rsidP="00EA588A">
      <w:pPr>
        <w:pStyle w:val="ayat-sub"/>
      </w:pPr>
      <w:r>
        <w:lastRenderedPageBreak/>
        <w:t>Flowmap Pendaftaran</w:t>
      </w:r>
    </w:p>
    <w:p w14:paraId="0909F79A" w14:textId="712FAC8A" w:rsidR="003B6760" w:rsidRDefault="003B6760" w:rsidP="00EA588A">
      <w:pPr>
        <w:pStyle w:val="ayat-sub"/>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EA588A">
      <w:pPr>
        <w:pStyle w:val="ayat-sub"/>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039FA0D6" w:rsidR="003B6760" w:rsidRPr="003B6760" w:rsidRDefault="003B6760" w:rsidP="00FA4B72">
      <w:pPr>
        <w:pStyle w:val="Caption"/>
        <w:rPr>
          <w:lang w:val="en-US"/>
        </w:rPr>
      </w:pPr>
      <w:bookmarkStart w:id="126" w:name="_Toc82507067"/>
      <w:r>
        <w:t xml:space="preserve">Gambar 4. </w:t>
      </w:r>
      <w:r>
        <w:fldChar w:fldCharType="begin"/>
      </w:r>
      <w:r>
        <w:instrText xml:space="preserve"> SEQ Gambar_4. \* ARABIC </w:instrText>
      </w:r>
      <w:r>
        <w:fldChar w:fldCharType="separate"/>
      </w:r>
      <w:r w:rsidR="007429A7">
        <w:rPr>
          <w:noProof/>
        </w:rPr>
        <w:t>6</w:t>
      </w:r>
      <w:r>
        <w:fldChar w:fldCharType="end"/>
      </w:r>
      <w:r>
        <w:rPr>
          <w:lang w:val="en-US"/>
        </w:rPr>
        <w:t xml:space="preserve"> Flowmap Pendaftaran</w:t>
      </w:r>
      <w:bookmarkEnd w:id="126"/>
    </w:p>
    <w:p w14:paraId="05EA4841" w14:textId="2723AEB6" w:rsidR="003B6760" w:rsidRDefault="003B6760" w:rsidP="00EA588A">
      <w:pPr>
        <w:pStyle w:val="ayat-sub"/>
      </w:pPr>
      <w:r>
        <w:t>Flowmap Login</w:t>
      </w:r>
    </w:p>
    <w:p w14:paraId="1EF24267" w14:textId="4CFB2C22" w:rsidR="003B6760" w:rsidRDefault="003B6760" w:rsidP="00EA588A">
      <w:pPr>
        <w:pStyle w:val="ayat-sub"/>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EA588A">
      <w:pPr>
        <w:pStyle w:val="ayat-sub"/>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66530AB8" w:rsidR="008A0E7B" w:rsidRPr="008A0E7B" w:rsidRDefault="008A0E7B" w:rsidP="00FA4B72">
      <w:pPr>
        <w:pStyle w:val="Caption"/>
        <w:rPr>
          <w:lang w:val="en-US"/>
        </w:rPr>
      </w:pPr>
      <w:bookmarkStart w:id="127" w:name="_Toc82507068"/>
      <w:r>
        <w:t xml:space="preserve">Gambar 4. </w:t>
      </w:r>
      <w:r>
        <w:fldChar w:fldCharType="begin"/>
      </w:r>
      <w:r>
        <w:instrText xml:space="preserve"> SEQ Gambar_4. \* ARABIC </w:instrText>
      </w:r>
      <w:r>
        <w:fldChar w:fldCharType="separate"/>
      </w:r>
      <w:r w:rsidR="007429A7">
        <w:rPr>
          <w:noProof/>
        </w:rPr>
        <w:t>7</w:t>
      </w:r>
      <w:r>
        <w:fldChar w:fldCharType="end"/>
      </w:r>
      <w:r>
        <w:rPr>
          <w:lang w:val="en-US"/>
        </w:rPr>
        <w:t xml:space="preserve"> Flowmap Login</w:t>
      </w:r>
      <w:bookmarkEnd w:id="127"/>
    </w:p>
    <w:p w14:paraId="329AD205" w14:textId="2EA65755" w:rsidR="003B6760" w:rsidRDefault="003B6760" w:rsidP="00EA588A">
      <w:pPr>
        <w:pStyle w:val="ayat-sub"/>
      </w:pPr>
      <w:r>
        <w:t>Flowmap Memprediksi Wajah (Absensi)</w:t>
      </w:r>
    </w:p>
    <w:p w14:paraId="3E712EB9" w14:textId="7014F140" w:rsidR="008A0E7B" w:rsidRDefault="008A0E7B" w:rsidP="00EA588A">
      <w:pPr>
        <w:pStyle w:val="ayat-sub"/>
      </w:pPr>
      <w:r>
        <w:t xml:space="preserve">Berikut adalah </w:t>
      </w:r>
      <w:r>
        <w:rPr>
          <w:i/>
        </w:rPr>
        <w:t>flowmap</w:t>
      </w:r>
      <w:r>
        <w:t xml:space="preserve"> memprediksi wajah yang dapat dilihat pada Gambar 4.8.</w:t>
      </w:r>
    </w:p>
    <w:p w14:paraId="5CEF72B5" w14:textId="5CBD480A" w:rsidR="008A0E7B" w:rsidRDefault="00320303" w:rsidP="00EA588A">
      <w:pPr>
        <w:pStyle w:val="ayat-sub"/>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67463293" w:rsidR="008A0E7B" w:rsidRPr="008A0E7B" w:rsidRDefault="008A0E7B" w:rsidP="00FA4B72">
      <w:pPr>
        <w:pStyle w:val="Caption"/>
        <w:rPr>
          <w:lang w:val="en-US"/>
        </w:rPr>
      </w:pPr>
      <w:bookmarkStart w:id="128" w:name="_Toc82507069"/>
      <w:r>
        <w:t xml:space="preserve">Gambar 4. </w:t>
      </w:r>
      <w:r>
        <w:fldChar w:fldCharType="begin"/>
      </w:r>
      <w:r>
        <w:instrText xml:space="preserve"> SEQ Gambar_4. \* ARABIC </w:instrText>
      </w:r>
      <w:r>
        <w:fldChar w:fldCharType="separate"/>
      </w:r>
      <w:r w:rsidR="007429A7">
        <w:rPr>
          <w:noProof/>
        </w:rPr>
        <w:t>8</w:t>
      </w:r>
      <w:r>
        <w:fldChar w:fldCharType="end"/>
      </w:r>
      <w:r>
        <w:rPr>
          <w:lang w:val="en-US"/>
        </w:rPr>
        <w:t xml:space="preserve"> Flowmap Memprediksi Wajah</w:t>
      </w:r>
      <w:bookmarkEnd w:id="128"/>
    </w:p>
    <w:p w14:paraId="3ED5DB34" w14:textId="0CFBEEA2" w:rsidR="003B6760" w:rsidRDefault="003B6760" w:rsidP="00EA588A">
      <w:pPr>
        <w:pStyle w:val="ayat-sub"/>
      </w:pPr>
      <w:r>
        <w:t>Flowmap Melatih Model</w:t>
      </w:r>
    </w:p>
    <w:p w14:paraId="37FE82E9" w14:textId="489BB25A" w:rsidR="008A0E7B" w:rsidRDefault="008A0E7B" w:rsidP="00EA588A">
      <w:pPr>
        <w:pStyle w:val="ayat-sub"/>
      </w:pPr>
      <w:r>
        <w:t xml:space="preserve">Berikut adalah </w:t>
      </w:r>
      <w:r>
        <w:rPr>
          <w:i/>
        </w:rPr>
        <w:t xml:space="preserve">flowmap </w:t>
      </w:r>
      <w:r>
        <w:t>melatih model yang dapat dilihat pada Gambar 4.9.</w:t>
      </w:r>
    </w:p>
    <w:p w14:paraId="0859E7F2" w14:textId="70DACBF3" w:rsidR="008A0E7B" w:rsidRDefault="00320303" w:rsidP="00EA588A">
      <w:pPr>
        <w:pStyle w:val="ayat-sub"/>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25B592E7" w:rsidR="008A0E7B" w:rsidRPr="008A0E7B" w:rsidRDefault="008A0E7B" w:rsidP="00FA4B72">
      <w:pPr>
        <w:pStyle w:val="Caption"/>
        <w:rPr>
          <w:lang w:val="en-US"/>
        </w:rPr>
      </w:pPr>
      <w:bookmarkStart w:id="129" w:name="_Toc82507070"/>
      <w:r>
        <w:t xml:space="preserve">Gambar 4. </w:t>
      </w:r>
      <w:r>
        <w:fldChar w:fldCharType="begin"/>
      </w:r>
      <w:r>
        <w:instrText xml:space="preserve"> SEQ Gambar_4. \* ARABIC </w:instrText>
      </w:r>
      <w:r>
        <w:fldChar w:fldCharType="separate"/>
      </w:r>
      <w:r w:rsidR="007429A7">
        <w:rPr>
          <w:noProof/>
        </w:rPr>
        <w:t>9</w:t>
      </w:r>
      <w:r>
        <w:fldChar w:fldCharType="end"/>
      </w:r>
      <w:r>
        <w:rPr>
          <w:lang w:val="en-US"/>
        </w:rPr>
        <w:t xml:space="preserve"> Flowmap Melatih Model</w:t>
      </w:r>
      <w:bookmarkEnd w:id="129"/>
    </w:p>
    <w:p w14:paraId="7D35C2E8" w14:textId="37022F39" w:rsidR="00C64FE4" w:rsidRDefault="004C087F" w:rsidP="008520CD">
      <w:pPr>
        <w:pStyle w:val="Heading3"/>
      </w:pPr>
      <w:bookmarkStart w:id="130" w:name="_Toc82813342"/>
      <w:r>
        <w:t>Flowchart</w:t>
      </w:r>
      <w:bookmarkEnd w:id="130"/>
    </w:p>
    <w:p w14:paraId="59AB8F66" w14:textId="16F209A4" w:rsidR="004C087F" w:rsidRPr="00AB4618" w:rsidRDefault="00AB4618" w:rsidP="00AB4618">
      <w:pPr>
        <w:pStyle w:val="base"/>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5B56E838" w:rsidR="00AB4618" w:rsidRPr="002B43A8" w:rsidRDefault="002B43A8" w:rsidP="00320303">
      <w:pPr>
        <w:pStyle w:val="Caption"/>
        <w:ind w:left="0"/>
        <w:rPr>
          <w:lang w:val="en-US"/>
        </w:rPr>
      </w:pPr>
      <w:bookmarkStart w:id="131" w:name="_Toc82507071"/>
      <w:r>
        <w:t xml:space="preserve">Gambar 4. </w:t>
      </w:r>
      <w:r>
        <w:fldChar w:fldCharType="begin"/>
      </w:r>
      <w:r>
        <w:instrText xml:space="preserve"> SEQ Gambar_4. \* ARABIC </w:instrText>
      </w:r>
      <w:r>
        <w:fldChar w:fldCharType="separate"/>
      </w:r>
      <w:r w:rsidR="007429A7">
        <w:rPr>
          <w:noProof/>
        </w:rPr>
        <w:t>10</w:t>
      </w:r>
      <w:r>
        <w:fldChar w:fldCharType="end"/>
      </w:r>
      <w:r>
        <w:rPr>
          <w:lang w:val="en-US"/>
        </w:rPr>
        <w:t xml:space="preserve"> Flowchart Program</w:t>
      </w:r>
      <w:bookmarkEnd w:id="131"/>
    </w:p>
    <w:p w14:paraId="440BEF9F" w14:textId="6133DA25" w:rsidR="004C087F" w:rsidRDefault="00384147" w:rsidP="008520CD">
      <w:pPr>
        <w:pStyle w:val="Heading3"/>
      </w:pPr>
      <w:bookmarkStart w:id="132" w:name="_Toc82813343"/>
      <w:r>
        <w:lastRenderedPageBreak/>
        <w:t>Skema Database</w:t>
      </w:r>
      <w:bookmarkEnd w:id="132"/>
    </w:p>
    <w:p w14:paraId="0EA027C5" w14:textId="161EF28A" w:rsidR="00384147" w:rsidRDefault="00384147" w:rsidP="00384147">
      <w:pPr>
        <w:pStyle w:val="base"/>
        <w:ind w:left="1560"/>
      </w:pPr>
      <w:r>
        <w:rPr>
          <w:i/>
          <w:iCs w:val="0"/>
        </w:rPr>
        <w:t xml:space="preserve">Database nosql </w:t>
      </w:r>
      <w:r>
        <w:t xml:space="preserve">adalah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r w:rsidR="008520CD">
        <w:t>Dalam penelitian ini p</w:t>
      </w:r>
      <w:r>
        <w:t xml:space="preserve">enulis memilih </w:t>
      </w:r>
      <w:r w:rsidR="008520CD">
        <w:t xml:space="preserve">DynamoDB sebagai </w:t>
      </w:r>
      <w:r w:rsidR="008520CD">
        <w:rPr>
          <w:i/>
          <w:iCs w:val="0"/>
        </w:rPr>
        <w:t>database nosql</w:t>
      </w:r>
      <w:r w:rsidR="008520CD">
        <w:t xml:space="preserve"> karena DynamoDB memiliki kecepatan baca yang konstan sehingga cocok untuk aplikasi </w:t>
      </w:r>
      <w:r w:rsidR="008520CD" w:rsidRPr="008520CD">
        <w:rPr>
          <w:i/>
          <w:iCs w:val="0"/>
        </w:rPr>
        <w:t>realtime</w:t>
      </w:r>
      <w:r w:rsidR="008520CD">
        <w:t>.</w:t>
      </w:r>
    </w:p>
    <w:p w14:paraId="3C4B476A" w14:textId="0A5A64A2" w:rsidR="008520CD" w:rsidRDefault="008520CD" w:rsidP="00EA588A">
      <w:pPr>
        <w:pStyle w:val="ayat-sub"/>
      </w:pPr>
      <w:r>
        <w:t xml:space="preserve">Skema Tabel </w:t>
      </w:r>
      <w:r w:rsidR="00E80DB6">
        <w:t>Pengguna</w:t>
      </w:r>
    </w:p>
    <w:p w14:paraId="1316A373" w14:textId="34D095F4" w:rsidR="0024614C" w:rsidRDefault="00E80DB6" w:rsidP="00EA588A">
      <w:pPr>
        <w:pStyle w:val="ayat-sub"/>
      </w:pPr>
      <w:bookmarkStart w:id="133" w:name="_Hlk78882836"/>
      <w:r>
        <w:t>Berikut adalah skema yang penulis buat</w:t>
      </w:r>
      <w:r w:rsidR="00D92DE8">
        <w:t xml:space="preserve"> dalam bentuk </w:t>
      </w:r>
      <w:r w:rsidR="009333DF">
        <w:t>j</w:t>
      </w:r>
      <w:r w:rsidR="00D92DE8">
        <w:t>son</w:t>
      </w:r>
      <w:r>
        <w:t xml:space="preserve"> untuk tabel pengguna yang dapat dilihat pada Tabel 4.1</w:t>
      </w:r>
      <w:r w:rsidR="002B43A8">
        <w:t>5</w:t>
      </w:r>
      <w:r>
        <w:t>.</w:t>
      </w:r>
    </w:p>
    <w:p w14:paraId="2525C596" w14:textId="0909A7CD" w:rsidR="0024614C" w:rsidRPr="0024614C" w:rsidRDefault="0024614C" w:rsidP="00FA4B72">
      <w:pPr>
        <w:pStyle w:val="Caption"/>
        <w:rPr>
          <w:lang w:val="en-US"/>
        </w:rPr>
      </w:pPr>
      <w:bookmarkStart w:id="134" w:name="_Toc82813369"/>
      <w:bookmarkEnd w:id="133"/>
      <w:r>
        <w:t xml:space="preserve">Tabel 4. </w:t>
      </w:r>
      <w:r>
        <w:fldChar w:fldCharType="begin"/>
      </w:r>
      <w:r>
        <w:instrText xml:space="preserve"> SEQ Tabel_4. \* ARABIC </w:instrText>
      </w:r>
      <w:r>
        <w:fldChar w:fldCharType="separate"/>
      </w:r>
      <w:r w:rsidR="007429A7">
        <w:rPr>
          <w:noProof/>
        </w:rPr>
        <w:t>6</w:t>
      </w:r>
      <w:r>
        <w:fldChar w:fldCharType="end"/>
      </w:r>
      <w:r>
        <w:rPr>
          <w:lang w:val="en-US"/>
        </w:rPr>
        <w:t xml:space="preserve"> Skema Tabel </w:t>
      </w:r>
      <w:r w:rsidR="00E80DB6">
        <w:rPr>
          <w:lang w:val="en-US"/>
        </w:rPr>
        <w:t>Pengguna</w:t>
      </w:r>
      <w:bookmarkEnd w:id="13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o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Skema Tabel Data Absensi</w:t>
      </w:r>
    </w:p>
    <w:p w14:paraId="28766A3F" w14:textId="4765DAC4" w:rsidR="00E80DB6" w:rsidRDefault="00E80DB6" w:rsidP="00EA588A">
      <w:pPr>
        <w:pStyle w:val="ayat-sub"/>
      </w:pPr>
      <w:r w:rsidRPr="00E80DB6">
        <w:t>Berikut adalah skema yang penulis buat</w:t>
      </w:r>
      <w:r w:rsidR="00D92DE8">
        <w:t xml:space="preserve"> dalam bentuk </w:t>
      </w:r>
      <w:r w:rsidR="009333DF">
        <w:t>j</w:t>
      </w:r>
      <w:r w:rsidR="00D92DE8">
        <w:t>son</w:t>
      </w:r>
      <w:r w:rsidRPr="00E80DB6">
        <w:t xml:space="preserve"> untuk tabel </w:t>
      </w:r>
      <w:r>
        <w:t>data absensi</w:t>
      </w:r>
      <w:r w:rsidRPr="00E80DB6">
        <w:t xml:space="preserve"> yang dapat dilihat pada Tabel 4.</w:t>
      </w:r>
      <w:r w:rsidR="002B43A8">
        <w:t>16</w:t>
      </w:r>
      <w:r w:rsidRPr="00E80DB6">
        <w:t>.</w:t>
      </w:r>
    </w:p>
    <w:p w14:paraId="5D0F6C67" w14:textId="41146B36" w:rsidR="0024614C" w:rsidRPr="0024614C" w:rsidRDefault="0024614C" w:rsidP="00FA4B72">
      <w:pPr>
        <w:pStyle w:val="Caption"/>
        <w:rPr>
          <w:lang w:val="en-US"/>
        </w:rPr>
      </w:pPr>
      <w:bookmarkStart w:id="135" w:name="_Toc82813370"/>
      <w:r>
        <w:t xml:space="preserve">Tabel 4. </w:t>
      </w:r>
      <w:r>
        <w:fldChar w:fldCharType="begin"/>
      </w:r>
      <w:r>
        <w:instrText xml:space="preserve"> SEQ Tabel_4. \* ARABIC </w:instrText>
      </w:r>
      <w:r>
        <w:fldChar w:fldCharType="separate"/>
      </w:r>
      <w:r w:rsidR="007429A7">
        <w:rPr>
          <w:noProof/>
        </w:rPr>
        <w:t>7</w:t>
      </w:r>
      <w:r>
        <w:fldChar w:fldCharType="end"/>
      </w:r>
      <w:r>
        <w:rPr>
          <w:lang w:val="en-US"/>
        </w:rPr>
        <w:t xml:space="preserve"> Skema Tabel Data Absensi</w:t>
      </w:r>
      <w:bookmarkEnd w:id="13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EA588A">
      <w:pPr>
        <w:pStyle w:val="ayat-sub"/>
      </w:pPr>
      <w:r w:rsidRPr="00E80DB6">
        <w:t>Berikut adalah skema yang</w:t>
      </w:r>
      <w:r>
        <w:t xml:space="preserve"> dihasilkan oleh OpenCV</w:t>
      </w:r>
      <w:r w:rsidR="00D92DE8">
        <w:t xml:space="preserve"> dalam bentuk</w:t>
      </w:r>
      <w:r w:rsidR="009333DF">
        <w:t xml:space="preserve"> yaml</w:t>
      </w:r>
      <w:r w:rsidRPr="00E80DB6">
        <w:t xml:space="preserve"> yang dapat dilihat pada Tabel 4.</w:t>
      </w:r>
      <w:r w:rsidR="002B43A8">
        <w:t>17</w:t>
      </w:r>
      <w:r w:rsidRPr="00E80DB6">
        <w:t>.</w:t>
      </w:r>
    </w:p>
    <w:p w14:paraId="6C0CEBE7" w14:textId="4FD40F4E" w:rsidR="00E80DB6" w:rsidRPr="00E80DB6" w:rsidRDefault="00E80DB6" w:rsidP="00FA4B72">
      <w:pPr>
        <w:pStyle w:val="Caption"/>
        <w:rPr>
          <w:lang w:val="en-US"/>
        </w:rPr>
      </w:pPr>
      <w:bookmarkStart w:id="136" w:name="_Toc82813371"/>
      <w:r>
        <w:t xml:space="preserve">Tabel 4. </w:t>
      </w:r>
      <w:r>
        <w:fldChar w:fldCharType="begin"/>
      </w:r>
      <w:r>
        <w:instrText xml:space="preserve"> SEQ Tabel_4. \* ARABIC </w:instrText>
      </w:r>
      <w:r>
        <w:fldChar w:fldCharType="separate"/>
      </w:r>
      <w:r w:rsidR="007429A7">
        <w:rPr>
          <w:noProof/>
        </w:rPr>
        <w:t>8</w:t>
      </w:r>
      <w:r>
        <w:fldChar w:fldCharType="end"/>
      </w:r>
      <w:r>
        <w:rPr>
          <w:lang w:val="en-US"/>
        </w:rPr>
        <w:t xml:space="preserve"> Skema Model</w:t>
      </w:r>
      <w:bookmarkEnd w:id="13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6A4A7540" w14:textId="77777777" w:rsidR="00E80DB6" w:rsidRPr="008520CD" w:rsidRDefault="00E80DB6" w:rsidP="00EA588A">
      <w:pPr>
        <w:pStyle w:val="ayat-sub"/>
      </w:pPr>
    </w:p>
    <w:p w14:paraId="744EFE22" w14:textId="639D2BDC" w:rsidR="00411B35" w:rsidRDefault="00411B35" w:rsidP="00411B35">
      <w:pPr>
        <w:pStyle w:val="Heading2"/>
      </w:pPr>
      <w:bookmarkStart w:id="137" w:name="_Toc82813344"/>
      <w:r>
        <w:t>Desain Interface dan Struktur Menu</w:t>
      </w:r>
      <w:bookmarkEnd w:id="137"/>
    </w:p>
    <w:p w14:paraId="46E0B9B3" w14:textId="21E57EF6" w:rsidR="00501B08" w:rsidRDefault="00501B08" w:rsidP="00501B08">
      <w:pPr>
        <w:pStyle w:val="Heading3"/>
      </w:pPr>
      <w:bookmarkStart w:id="138" w:name="_Toc82813345"/>
      <w:r>
        <w:t>Desain Interface</w:t>
      </w:r>
      <w:bookmarkEnd w:id="138"/>
    </w:p>
    <w:p w14:paraId="2072C047" w14:textId="4841D71D" w:rsidR="00314417" w:rsidRDefault="00501B08" w:rsidP="008A0E7B">
      <w:pPr>
        <w:pStyle w:val="base"/>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139" w:name="_Hlk82076610"/>
      <w:r w:rsidRPr="007144FD">
        <w:rPr>
          <w:i/>
          <w:iCs w:val="0"/>
        </w:rPr>
        <w:t>website</w:t>
      </w:r>
      <w:r w:rsidRPr="00501B08">
        <w:t xml:space="preserve"> </w:t>
      </w:r>
      <w:r>
        <w:t>Absensi Online Radar Cirebon</w:t>
      </w:r>
      <w:r w:rsidRPr="00501B08">
        <w:t xml:space="preserve"> setelah diimplementasikan </w:t>
      </w:r>
      <w:r>
        <w:t>dengan teknik pengenalan wajah adalah sebagai berikut</w:t>
      </w:r>
      <w:bookmarkEnd w:id="139"/>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EA588A">
      <w:pPr>
        <w:pStyle w:val="ayat-sub"/>
      </w:pPr>
      <w:bookmarkStart w:id="140" w:name="_Hlk81588412"/>
      <w:r>
        <w:t>B</w:t>
      </w:r>
      <w:r w:rsidRPr="00314417">
        <w:t xml:space="preserve">erikut adalah Desain Halaman </w:t>
      </w:r>
      <w:r w:rsidRPr="00314417">
        <w:rPr>
          <w:i/>
        </w:rPr>
        <w:t>Login</w:t>
      </w:r>
      <w:r w:rsidRPr="00314417">
        <w:t xml:space="preserve"> yang dapat dilihat pada Gambar 4.</w:t>
      </w:r>
      <w:r w:rsidR="00DE1EF6">
        <w:t>1</w:t>
      </w:r>
      <w:r w:rsidR="002B43A8">
        <w:t>1</w:t>
      </w:r>
      <w:r w:rsidRPr="00314417">
        <w:t>:</w:t>
      </w:r>
    </w:p>
    <w:bookmarkEnd w:id="140"/>
    <w:p w14:paraId="0EA6216D" w14:textId="77777777" w:rsidR="00314417" w:rsidRDefault="00314417" w:rsidP="00EA588A">
      <w:pPr>
        <w:pStyle w:val="ayat-sub"/>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33E949E2" w:rsidR="00314417" w:rsidRPr="00314417" w:rsidRDefault="00314417" w:rsidP="00FA4B72">
      <w:pPr>
        <w:pStyle w:val="Caption"/>
        <w:rPr>
          <w:lang w:val="en-US"/>
        </w:rPr>
      </w:pPr>
      <w:bookmarkStart w:id="141" w:name="_Toc82507072"/>
      <w:r>
        <w:t xml:space="preserve">Gambar 4. </w:t>
      </w:r>
      <w:r>
        <w:fldChar w:fldCharType="begin"/>
      </w:r>
      <w:r>
        <w:instrText xml:space="preserve"> SEQ Gambar_4. \* ARABIC </w:instrText>
      </w:r>
      <w:r>
        <w:fldChar w:fldCharType="separate"/>
      </w:r>
      <w:r w:rsidR="007429A7">
        <w:rPr>
          <w:noProof/>
        </w:rPr>
        <w:t>11</w:t>
      </w:r>
      <w:r>
        <w:fldChar w:fldCharType="end"/>
      </w:r>
      <w:r>
        <w:rPr>
          <w:lang w:val="en-US"/>
        </w:rPr>
        <w:t xml:space="preserve"> Desain </w:t>
      </w:r>
      <w:r w:rsidR="009E0D4C">
        <w:rPr>
          <w:lang w:val="en-US"/>
        </w:rPr>
        <w:t>Halaman</w:t>
      </w:r>
      <w:r>
        <w:rPr>
          <w:lang w:val="en-US"/>
        </w:rPr>
        <w:t xml:space="preserve"> Login</w:t>
      </w:r>
      <w:bookmarkEnd w:id="141"/>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EA588A">
      <w:pPr>
        <w:pStyle w:val="ayat-sub"/>
      </w:pPr>
      <w:r w:rsidRPr="00DE1EF6">
        <w:t>Berikut adalah Desain Halaman Setting yang dapat dilihat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713613BB" w:rsidR="00DE1EF6" w:rsidRPr="00DE1EF6" w:rsidRDefault="00DE1EF6" w:rsidP="00DE1EF6">
      <w:pPr>
        <w:pStyle w:val="Caption"/>
        <w:rPr>
          <w:lang w:val="en-US"/>
        </w:rPr>
      </w:pPr>
      <w:bookmarkStart w:id="142" w:name="_Toc82507073"/>
      <w:r>
        <w:t xml:space="preserve">Gambar 4. </w:t>
      </w:r>
      <w:r>
        <w:fldChar w:fldCharType="begin"/>
      </w:r>
      <w:r>
        <w:instrText xml:space="preserve"> SEQ Gambar_4. \* ARABIC </w:instrText>
      </w:r>
      <w:r>
        <w:fldChar w:fldCharType="separate"/>
      </w:r>
      <w:r w:rsidR="007429A7">
        <w:rPr>
          <w:noProof/>
        </w:rPr>
        <w:t>12</w:t>
      </w:r>
      <w:r>
        <w:fldChar w:fldCharType="end"/>
      </w:r>
      <w:r>
        <w:rPr>
          <w:lang w:val="en-US"/>
        </w:rPr>
        <w:t xml:space="preserve"> Desain Halaman Dashboard</w:t>
      </w:r>
      <w:bookmarkEnd w:id="142"/>
    </w:p>
    <w:p w14:paraId="5C1BA83C" w14:textId="3540A1D3" w:rsidR="00314417" w:rsidRDefault="00314417" w:rsidP="00EA588A">
      <w:pPr>
        <w:pStyle w:val="ayat-sub"/>
      </w:pPr>
      <w:r>
        <w:t xml:space="preserve">Desain </w:t>
      </w:r>
      <w:r w:rsidR="009E0D4C">
        <w:t>Halaman</w:t>
      </w:r>
      <w:r>
        <w:t xml:space="preserve"> Setting</w:t>
      </w:r>
    </w:p>
    <w:p w14:paraId="75DEA0A0" w14:textId="36F93C10" w:rsidR="00314417" w:rsidRDefault="00314417" w:rsidP="00EA588A">
      <w:pPr>
        <w:pStyle w:val="ayat-sub"/>
      </w:pPr>
      <w:bookmarkStart w:id="143" w:name="_Hlk81588831"/>
      <w:r w:rsidRPr="00314417">
        <w:lastRenderedPageBreak/>
        <w:t xml:space="preserve">Berikut adalah Desain Halaman </w:t>
      </w:r>
      <w:r w:rsidR="009E0D4C" w:rsidRPr="009E0D4C">
        <w:rPr>
          <w:i/>
        </w:rPr>
        <w:t>Setting</w:t>
      </w:r>
      <w:r w:rsidRPr="00314417">
        <w:t xml:space="preserve"> yang dapat dilihat pada Gambar 4.</w:t>
      </w:r>
      <w:r w:rsidR="002B43A8">
        <w:t>13</w:t>
      </w:r>
      <w:r w:rsidRPr="00314417">
        <w:t>:</w:t>
      </w:r>
    </w:p>
    <w:bookmarkEnd w:id="143"/>
    <w:p w14:paraId="2443B1A8" w14:textId="77777777" w:rsidR="00314417" w:rsidRDefault="00314417" w:rsidP="00EA588A">
      <w:pPr>
        <w:pStyle w:val="ayat-sub"/>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392A647A" w:rsidR="00314417" w:rsidRPr="00314417" w:rsidRDefault="00314417" w:rsidP="00FA4B72">
      <w:pPr>
        <w:pStyle w:val="Caption"/>
        <w:rPr>
          <w:lang w:val="en-US"/>
        </w:rPr>
      </w:pPr>
      <w:bookmarkStart w:id="144" w:name="_Toc82507074"/>
      <w:r>
        <w:t xml:space="preserve">Gambar 4. </w:t>
      </w:r>
      <w:r>
        <w:fldChar w:fldCharType="begin"/>
      </w:r>
      <w:r>
        <w:instrText xml:space="preserve"> SEQ Gambar_4. \* ARABIC </w:instrText>
      </w:r>
      <w:r>
        <w:fldChar w:fldCharType="separate"/>
      </w:r>
      <w:r w:rsidR="007429A7">
        <w:rPr>
          <w:noProof/>
        </w:rPr>
        <w:t>13</w:t>
      </w:r>
      <w:r>
        <w:fldChar w:fldCharType="end"/>
      </w:r>
      <w:r>
        <w:rPr>
          <w:lang w:val="en-US"/>
        </w:rPr>
        <w:t xml:space="preserve"> Desain </w:t>
      </w:r>
      <w:r w:rsidR="009E0D4C">
        <w:rPr>
          <w:lang w:val="en-US"/>
        </w:rPr>
        <w:t>Halaman</w:t>
      </w:r>
      <w:r>
        <w:rPr>
          <w:lang w:val="en-US"/>
        </w:rPr>
        <w:t xml:space="preserve"> Setting</w:t>
      </w:r>
      <w:bookmarkEnd w:id="144"/>
    </w:p>
    <w:p w14:paraId="3562D6B3" w14:textId="59D97863" w:rsidR="00314417" w:rsidRDefault="00314417" w:rsidP="00EA588A">
      <w:pPr>
        <w:pStyle w:val="ayat-sub"/>
      </w:pPr>
      <w:r>
        <w:t xml:space="preserve">Desain </w:t>
      </w:r>
      <w:r w:rsidR="009E0D4C">
        <w:t>Halaman</w:t>
      </w:r>
      <w:r>
        <w:t xml:space="preserve"> Absensi</w:t>
      </w:r>
    </w:p>
    <w:p w14:paraId="776E719E" w14:textId="2E2043DD" w:rsidR="009E0D4C" w:rsidRDefault="009E0D4C" w:rsidP="00EA588A">
      <w:pPr>
        <w:pStyle w:val="ayat-sub"/>
      </w:pPr>
      <w:r w:rsidRPr="00314417">
        <w:t xml:space="preserve">Berikut adalah Desain </w:t>
      </w:r>
      <w:r>
        <w:t>Halaman Absensi</w:t>
      </w:r>
      <w:r w:rsidRPr="00314417">
        <w:t xml:space="preserve"> yang dapat dilihat pada Gambar 4.</w:t>
      </w:r>
      <w:r w:rsidR="002B43A8">
        <w:t>14</w:t>
      </w:r>
      <w:r w:rsidRPr="00314417">
        <w:t>:</w:t>
      </w:r>
    </w:p>
    <w:p w14:paraId="13F1E506" w14:textId="77777777" w:rsidR="007A39D1" w:rsidRDefault="009E0D4C" w:rsidP="00EA588A">
      <w:pPr>
        <w:pStyle w:val="ayat-sub"/>
      </w:pPr>
      <w:r w:rsidRPr="009E0D4C">
        <w:rPr>
          <w:noProof/>
        </w:rPr>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6CC93709" w:rsidR="00314417" w:rsidRPr="009E0D4C" w:rsidRDefault="009E0D4C" w:rsidP="00EA588A">
      <w:pPr>
        <w:pStyle w:val="ayat-sub"/>
      </w:pPr>
      <w:bookmarkStart w:id="145" w:name="_Toc82507075"/>
      <w:r>
        <w:lastRenderedPageBreak/>
        <w:t xml:space="preserve">Gambar 4. </w:t>
      </w:r>
      <w:r>
        <w:fldChar w:fldCharType="begin"/>
      </w:r>
      <w:r>
        <w:instrText xml:space="preserve"> SEQ Gambar_4. \* ARABIC </w:instrText>
      </w:r>
      <w:r>
        <w:fldChar w:fldCharType="separate"/>
      </w:r>
      <w:r w:rsidR="007429A7">
        <w:rPr>
          <w:noProof/>
        </w:rPr>
        <w:t>14</w:t>
      </w:r>
      <w:r>
        <w:fldChar w:fldCharType="end"/>
      </w:r>
      <w:r>
        <w:t xml:space="preserve"> Desain Halaman Absensi</w:t>
      </w:r>
      <w:bookmarkEnd w:id="145"/>
    </w:p>
    <w:p w14:paraId="359C2CE2" w14:textId="3593C3E9" w:rsidR="00314417" w:rsidRDefault="00314417" w:rsidP="00EA588A">
      <w:pPr>
        <w:pStyle w:val="ayat-sub"/>
      </w:pPr>
      <w:r>
        <w:t xml:space="preserve">Desain </w:t>
      </w:r>
      <w:r w:rsidR="009E0D4C">
        <w:t>Halaman</w:t>
      </w:r>
      <w:r>
        <w:t xml:space="preserve"> Laporan</w:t>
      </w:r>
    </w:p>
    <w:p w14:paraId="0E321E15" w14:textId="42ED1D52" w:rsidR="009E0D4C" w:rsidRDefault="009E0D4C" w:rsidP="00EA588A">
      <w:pPr>
        <w:pStyle w:val="ayat-sub"/>
      </w:pPr>
      <w:r w:rsidRPr="00314417">
        <w:t xml:space="preserve">Berikut adalah Desain </w:t>
      </w:r>
      <w:r>
        <w:t>Halaman Laporan</w:t>
      </w:r>
      <w:r w:rsidRPr="00314417">
        <w:t xml:space="preserve"> yang dapat dilihat pada Gambar 4.</w:t>
      </w:r>
      <w:r w:rsidR="002B43A8">
        <w:t>15</w:t>
      </w:r>
      <w:r w:rsidRPr="00314417">
        <w:t>:</w:t>
      </w:r>
    </w:p>
    <w:p w14:paraId="7B91F537" w14:textId="77777777" w:rsidR="009E0D4C" w:rsidRDefault="009E0D4C" w:rsidP="00EA588A">
      <w:pPr>
        <w:pStyle w:val="ayat-sub"/>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7565BF66" w:rsidR="009E0D4C" w:rsidRDefault="009E0D4C" w:rsidP="00FA4B72">
      <w:pPr>
        <w:pStyle w:val="Caption"/>
        <w:rPr>
          <w:lang w:val="en-US"/>
        </w:rPr>
      </w:pPr>
      <w:bookmarkStart w:id="146" w:name="_Toc82507076"/>
      <w:r>
        <w:t xml:space="preserve">Gambar 4. </w:t>
      </w:r>
      <w:r>
        <w:fldChar w:fldCharType="begin"/>
      </w:r>
      <w:r>
        <w:instrText xml:space="preserve"> SEQ Gambar_4. \* ARABIC </w:instrText>
      </w:r>
      <w:r>
        <w:fldChar w:fldCharType="separate"/>
      </w:r>
      <w:r w:rsidR="007429A7">
        <w:rPr>
          <w:noProof/>
        </w:rPr>
        <w:t>15</w:t>
      </w:r>
      <w:r>
        <w:fldChar w:fldCharType="end"/>
      </w:r>
      <w:r>
        <w:rPr>
          <w:lang w:val="en-US"/>
        </w:rPr>
        <w:t xml:space="preserve"> Desain Halaman Laporan</w:t>
      </w:r>
      <w:bookmarkEnd w:id="146"/>
    </w:p>
    <w:p w14:paraId="339C77CE" w14:textId="3D65F8A6" w:rsidR="009E0D4C" w:rsidRDefault="009E0D4C" w:rsidP="009E0D4C">
      <w:pPr>
        <w:pStyle w:val="Heading3"/>
      </w:pPr>
      <w:bookmarkStart w:id="147" w:name="_Toc82813346"/>
      <w:r>
        <w:t>Struktur Menu</w:t>
      </w:r>
      <w:bookmarkEnd w:id="147"/>
    </w:p>
    <w:p w14:paraId="629ECC49" w14:textId="6E74927B" w:rsidR="009E0D4C" w:rsidRDefault="00AB29B4" w:rsidP="00AB29B4">
      <w:pPr>
        <w:pStyle w:val="base"/>
        <w:ind w:left="1418"/>
      </w:pPr>
      <w:r w:rsidRPr="00AB29B4">
        <w:t xml:space="preserve">Berikut adalah struktur </w:t>
      </w:r>
      <w:r>
        <w:t xml:space="preserve">dari </w:t>
      </w:r>
      <w:r w:rsidRPr="00AB29B4">
        <w:t xml:space="preserve">website </w:t>
      </w:r>
      <w:r>
        <w:t>Absensi Online Radar Cirebon</w:t>
      </w:r>
      <w:r w:rsidRPr="00AB29B4">
        <w:t xml:space="preserve"> </w:t>
      </w:r>
      <w:r w:rsidRPr="00501B08">
        <w:t xml:space="preserve">setelah diimplementasikan </w:t>
      </w:r>
      <w:r>
        <w:t xml:space="preserve">dengan teknik pengenalan wajah </w:t>
      </w:r>
      <w:r w:rsidRPr="00AB29B4">
        <w:t>dapat dilihat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lastRenderedPageBreak/>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0697D7FC" w:rsidR="00375772" w:rsidRDefault="00A9370C" w:rsidP="0004670F">
      <w:pPr>
        <w:pStyle w:val="Caption"/>
        <w:rPr>
          <w:lang w:val="en-US"/>
        </w:rPr>
      </w:pPr>
      <w:bookmarkStart w:id="148" w:name="_Toc82507077"/>
      <w:r>
        <w:t xml:space="preserve">Gambar 4. </w:t>
      </w:r>
      <w:r>
        <w:fldChar w:fldCharType="begin"/>
      </w:r>
      <w:r>
        <w:instrText xml:space="preserve"> SEQ Gambar_4. \* ARABIC </w:instrText>
      </w:r>
      <w:r>
        <w:fldChar w:fldCharType="separate"/>
      </w:r>
      <w:r w:rsidR="007429A7">
        <w:rPr>
          <w:noProof/>
        </w:rPr>
        <w:t>16</w:t>
      </w:r>
      <w:r>
        <w:fldChar w:fldCharType="end"/>
      </w:r>
      <w:r>
        <w:rPr>
          <w:lang w:val="en-US"/>
        </w:rPr>
        <w:t xml:space="preserve"> Struktur Menu Sistem</w:t>
      </w:r>
      <w:bookmarkEnd w:id="148"/>
    </w:p>
    <w:p w14:paraId="3EBD0595" w14:textId="6ED1916D" w:rsidR="0004670F" w:rsidRDefault="0004670F" w:rsidP="0004670F">
      <w:pPr>
        <w:rPr>
          <w:lang w:val="en-US"/>
        </w:rPr>
      </w:pPr>
    </w:p>
    <w:p w14:paraId="5660B9D4" w14:textId="7AFFAC8A" w:rsidR="00411B35" w:rsidRDefault="00411B35" w:rsidP="00411B35">
      <w:pPr>
        <w:pStyle w:val="Heading2"/>
      </w:pPr>
      <w:bookmarkStart w:id="149" w:name="_Toc82813347"/>
      <w:r>
        <w:t>Implementasi Sistem</w:t>
      </w:r>
      <w:bookmarkEnd w:id="149"/>
    </w:p>
    <w:p w14:paraId="480C9EDE" w14:textId="2A52C8CF" w:rsidR="00A9370C" w:rsidRDefault="00A9370C" w:rsidP="00A9370C">
      <w:pPr>
        <w:pStyle w:val="Heading3"/>
      </w:pPr>
      <w:bookmarkStart w:id="150" w:name="_Toc82813348"/>
      <w:r>
        <w:t>Konfigurasi Perangkat Lunak</w:t>
      </w:r>
      <w:bookmarkEnd w:id="150"/>
    </w:p>
    <w:p w14:paraId="24ADE174" w14:textId="0BFF98B6" w:rsidR="00A9370C" w:rsidRDefault="00A9370C" w:rsidP="00A9370C">
      <w:pPr>
        <w:pStyle w:val="base"/>
        <w:ind w:left="1418"/>
      </w:pPr>
      <w:r w:rsidRPr="00C95452">
        <w:t>Kebutuhan perangkat lunak untuk</w:t>
      </w:r>
      <w:r>
        <w:t xml:space="preserve"> mengelola server pengenalan wajah guna mendukung </w:t>
      </w:r>
      <w:r>
        <w:rPr>
          <w:i/>
        </w:rPr>
        <w:t xml:space="preserve">website </w:t>
      </w:r>
      <w:r w:rsidR="00E21E96">
        <w:t>Absensi Online Radar Cirebon</w:t>
      </w:r>
      <w:r>
        <w:t xml:space="preserve"> yang dijalankan dalam Amazon EC2 adalah sebagai berikut:</w:t>
      </w:r>
    </w:p>
    <w:p w14:paraId="3E84B497" w14:textId="6EA223D6" w:rsidR="00A9370C" w:rsidRDefault="00A9370C" w:rsidP="00EA588A">
      <w:pPr>
        <w:pStyle w:val="ayat-sub"/>
      </w:pPr>
      <w:r>
        <w:t>Linux Ubuntu 18.04.</w:t>
      </w:r>
    </w:p>
    <w:p w14:paraId="65254B07" w14:textId="5D45B743" w:rsidR="00A9370C" w:rsidRDefault="00A9370C" w:rsidP="00EA588A">
      <w:pPr>
        <w:pStyle w:val="ayat-sub"/>
      </w:pPr>
      <w:r>
        <w:t>Nginx</w:t>
      </w:r>
      <w:r>
        <w:rPr>
          <w:i/>
        </w:rPr>
        <w:t>.</w:t>
      </w:r>
    </w:p>
    <w:p w14:paraId="002BEE7D" w14:textId="14A13E8F" w:rsidR="00A9370C" w:rsidRDefault="00A9370C" w:rsidP="00EA588A">
      <w:pPr>
        <w:pStyle w:val="ayat-sub"/>
      </w:pPr>
      <w:r>
        <w:t>Flask</w:t>
      </w:r>
      <w:r w:rsidR="00DB4232">
        <w:t xml:space="preserve">. </w:t>
      </w:r>
    </w:p>
    <w:p w14:paraId="3E7E6A87" w14:textId="6E869DCB" w:rsidR="00A9370C" w:rsidRDefault="00DB4232" w:rsidP="00EA588A">
      <w:pPr>
        <w:pStyle w:val="ayat-sub"/>
      </w:pPr>
      <w:r>
        <w:t>Gunicorn.</w:t>
      </w:r>
    </w:p>
    <w:p w14:paraId="3D60704E" w14:textId="5442DF04" w:rsidR="00DB4232" w:rsidRDefault="00DB4232" w:rsidP="00EA588A">
      <w:pPr>
        <w:pStyle w:val="ayat-sub"/>
      </w:pPr>
      <w:r>
        <w:t>Sedangkan perangkat lunak yang digunakan untuk peng</w:t>
      </w:r>
      <w:r w:rsidR="00007567">
        <w:t>e</w:t>
      </w:r>
      <w:r>
        <w:t>mbangan website adalah Visual Studio Code dan Postman.</w:t>
      </w:r>
    </w:p>
    <w:p w14:paraId="4CA0892C" w14:textId="44B8832A" w:rsidR="00DB4232" w:rsidRDefault="00DB4232" w:rsidP="00DB4232">
      <w:pPr>
        <w:pStyle w:val="Heading3"/>
      </w:pPr>
      <w:bookmarkStart w:id="151" w:name="_Toc82813349"/>
      <w:r>
        <w:t>Konfigurasi Perangkat Keras</w:t>
      </w:r>
      <w:bookmarkEnd w:id="151"/>
    </w:p>
    <w:p w14:paraId="7F6C83BD" w14:textId="2B5D30C5" w:rsidR="00DB4232" w:rsidRDefault="00DB4232" w:rsidP="00DB4232">
      <w:pPr>
        <w:pStyle w:val="base"/>
        <w:ind w:left="1418"/>
      </w:pPr>
      <w:r>
        <w:lastRenderedPageBreak/>
        <w:t xml:space="preserve">Dalam pembuatan </w:t>
      </w:r>
      <w:r w:rsidRPr="00007567">
        <w:rPr>
          <w:i/>
          <w:iCs w:val="0"/>
        </w:rPr>
        <w:t>website</w:t>
      </w:r>
      <w:r>
        <w:t xml:space="preserve"> Absensi Onlin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EA588A">
      <w:pPr>
        <w:pStyle w:val="ayat-sub"/>
      </w:pPr>
      <w:r>
        <w:t>Processor Intel Core i3 7100.</w:t>
      </w:r>
    </w:p>
    <w:p w14:paraId="21CF4BE8" w14:textId="07673008" w:rsidR="00A12264" w:rsidRDefault="00A12264" w:rsidP="00EA588A">
      <w:pPr>
        <w:pStyle w:val="ayat-sub"/>
      </w:pPr>
      <w:r>
        <w:t>Ram 4 GB.</w:t>
      </w:r>
    </w:p>
    <w:p w14:paraId="1CAA61EC" w14:textId="7832232A" w:rsidR="00A12264" w:rsidRDefault="00A12264" w:rsidP="00EA588A">
      <w:pPr>
        <w:pStyle w:val="ayat-sub"/>
      </w:pPr>
      <w:r>
        <w:t>Penyimpanan 250 GB.</w:t>
      </w:r>
    </w:p>
    <w:p w14:paraId="367BFA38" w14:textId="24728DF9" w:rsidR="00A12264" w:rsidRDefault="00A12264" w:rsidP="00EA588A">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62A65D4D" w:rsidR="00007567" w:rsidRDefault="00007567" w:rsidP="00007567">
      <w:pPr>
        <w:pStyle w:val="Heading3"/>
      </w:pPr>
      <w:bookmarkStart w:id="152" w:name="_Toc82813350"/>
      <w:r>
        <w:t>Implementasi Program</w:t>
      </w:r>
      <w:bookmarkEnd w:id="152"/>
    </w:p>
    <w:p w14:paraId="09D9BA29" w14:textId="71933B19" w:rsidR="00007567" w:rsidRDefault="00007567" w:rsidP="00EA588A">
      <w:pPr>
        <w:pStyle w:val="ayat-sub"/>
      </w:pPr>
      <w:r w:rsidRPr="00007567">
        <w:t xml:space="preserve">Sintaks </w:t>
      </w:r>
      <w:r>
        <w:t>Pembuatan Dataset</w:t>
      </w:r>
    </w:p>
    <w:p w14:paraId="359AE86C" w14:textId="062EED5E" w:rsidR="000D633A" w:rsidRDefault="00007567" w:rsidP="00EA588A">
      <w:pPr>
        <w:pStyle w:val="ayat-sub"/>
      </w:pPr>
      <w:r>
        <w:t xml:space="preserve">Berikut adalah Sintaks </w:t>
      </w:r>
      <w:r w:rsidR="001307BF">
        <w:t>Pembuatan Dataset</w:t>
      </w:r>
      <w:r>
        <w:t xml:space="preserve"> yang dapat dilihat pada </w:t>
      </w:r>
      <w:r w:rsidR="001307BF">
        <w:t>Tabel</w:t>
      </w:r>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2F892ADE" w:rsidR="000D633A" w:rsidRPr="001307BF" w:rsidRDefault="000D633A" w:rsidP="002B43A8">
            <w:pPr>
              <w:pStyle w:val="Caption"/>
              <w:ind w:left="36"/>
              <w:rPr>
                <w:lang w:val="en-US"/>
              </w:rPr>
            </w:pPr>
            <w:bookmarkStart w:id="153" w:name="_Toc82813372"/>
            <w:r>
              <w:t xml:space="preserve">Tabel 4. </w:t>
            </w:r>
            <w:r>
              <w:fldChar w:fldCharType="begin"/>
            </w:r>
            <w:r>
              <w:instrText xml:space="preserve"> SEQ Tabel_4. \* ARABIC </w:instrText>
            </w:r>
            <w:r>
              <w:fldChar w:fldCharType="separate"/>
            </w:r>
            <w:r w:rsidR="007429A7">
              <w:rPr>
                <w:noProof/>
              </w:rPr>
              <w:t>9</w:t>
            </w:r>
            <w:r>
              <w:fldChar w:fldCharType="end"/>
            </w:r>
            <w:r>
              <w:rPr>
                <w:lang w:val="en-US"/>
              </w:rPr>
              <w:t xml:space="preserve"> Sintaks Membuat Dataset</w:t>
            </w:r>
            <w:bookmarkEnd w:id="153"/>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22D82544" w:rsidR="00D928CF" w:rsidRDefault="000D633A" w:rsidP="00A05C6C">
            <w:pPr>
              <w:pStyle w:val="PlainText"/>
            </w:pPr>
            <w:r w:rsidRPr="001933C8">
              <w:rPr>
                <w:rFonts w:ascii="Courier New" w:hAnsi="Courier New" w:cs="Courier New"/>
              </w:rPr>
              <w:t xml:space="preserve">        print('\n[INFO] Dataset berhasil dibuat')</w:t>
            </w:r>
          </w:p>
        </w:tc>
      </w:tr>
    </w:tbl>
    <w:p w14:paraId="373B8FC0" w14:textId="52E9835C" w:rsidR="007A39D1" w:rsidRDefault="00CE0E53" w:rsidP="00EA588A">
      <w:pPr>
        <w:pStyle w:val="ayat-sub"/>
      </w:pPr>
      <w:r>
        <w:lastRenderedPageBreak/>
        <w:t>*Sintaks selengkapnya pada Lampiran</w:t>
      </w:r>
      <w:r w:rsidR="00B326EF">
        <w:t xml:space="preserve"> 1</w:t>
      </w:r>
    </w:p>
    <w:p w14:paraId="15FC5DC7" w14:textId="2A55C38C" w:rsidR="00007567" w:rsidRDefault="001307BF" w:rsidP="00EA588A">
      <w:pPr>
        <w:pStyle w:val="ayat-sub"/>
      </w:pPr>
      <w:r>
        <w:t>Sintaks Membuat Model</w:t>
      </w:r>
    </w:p>
    <w:p w14:paraId="76D3276C" w14:textId="2D3B67D1" w:rsidR="001307BF" w:rsidRDefault="001307BF" w:rsidP="00EA588A">
      <w:pPr>
        <w:pStyle w:val="ayat-sub"/>
      </w:pPr>
      <w:r>
        <w:t>Berikut adalah Sintaks Membuat Model yang dapat dilihat pada Tabel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10954F4D" w:rsidR="001307BF" w:rsidRPr="001307BF" w:rsidRDefault="001307BF" w:rsidP="002B43A8">
            <w:pPr>
              <w:pStyle w:val="Caption"/>
              <w:ind w:left="36"/>
              <w:rPr>
                <w:lang w:val="en-US"/>
              </w:rPr>
            </w:pPr>
            <w:bookmarkStart w:id="154" w:name="_Toc82813373"/>
            <w:r>
              <w:t xml:space="preserve">Tabel 4. </w:t>
            </w:r>
            <w:r>
              <w:fldChar w:fldCharType="begin"/>
            </w:r>
            <w:r>
              <w:instrText xml:space="preserve"> SEQ Tabel_4. \* ARABIC </w:instrText>
            </w:r>
            <w:r>
              <w:fldChar w:fldCharType="separate"/>
            </w:r>
            <w:r w:rsidR="007429A7">
              <w:rPr>
                <w:noProof/>
              </w:rPr>
              <w:t>10</w:t>
            </w:r>
            <w:r>
              <w:fldChar w:fldCharType="end"/>
            </w:r>
            <w:r>
              <w:rPr>
                <w:lang w:val="en-US"/>
              </w:rPr>
              <w:t xml:space="preserve"> Sintaks Membuat Model</w:t>
            </w:r>
            <w:bookmarkEnd w:id="154"/>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EA588A">
      <w:pPr>
        <w:pStyle w:val="ayat-sub"/>
      </w:pPr>
      <w:r>
        <w:t>*Sintaks selengkapnya pada Lampiran</w:t>
      </w:r>
      <w:r w:rsidR="00B326EF">
        <w:t xml:space="preserve"> 2</w:t>
      </w:r>
    </w:p>
    <w:p w14:paraId="2516C966" w14:textId="030693F1" w:rsidR="00967C00" w:rsidRDefault="00967C00" w:rsidP="00EA588A">
      <w:pPr>
        <w:pStyle w:val="ayat-sub"/>
      </w:pPr>
      <w:r>
        <w:t>Sintaks Pengenalan Wajah</w:t>
      </w:r>
    </w:p>
    <w:p w14:paraId="347CB761" w14:textId="7317A761" w:rsidR="00967C00" w:rsidRPr="00967C00" w:rsidRDefault="00967C00" w:rsidP="00EA588A">
      <w:pPr>
        <w:pStyle w:val="ayat-sub"/>
      </w:pPr>
      <w:bookmarkStart w:id="155" w:name="_Hlk81862473"/>
      <w:r>
        <w:t>Berikut adalah Sintaks Pengenalan Wajah yang dapat dilihat pada Tabel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0499C406" w:rsidR="00967C00" w:rsidRPr="00967C00" w:rsidRDefault="00967C00" w:rsidP="002B43A8">
            <w:pPr>
              <w:pStyle w:val="Caption"/>
              <w:ind w:left="36"/>
              <w:rPr>
                <w:lang w:val="en-US"/>
              </w:rPr>
            </w:pPr>
            <w:bookmarkStart w:id="156" w:name="_Toc82813374"/>
            <w:bookmarkEnd w:id="155"/>
            <w:r>
              <w:t xml:space="preserve">Tabel 4. </w:t>
            </w:r>
            <w:r>
              <w:fldChar w:fldCharType="begin"/>
            </w:r>
            <w:r>
              <w:instrText xml:space="preserve"> SEQ Tabel_4. \* ARABIC </w:instrText>
            </w:r>
            <w:r>
              <w:fldChar w:fldCharType="separate"/>
            </w:r>
            <w:r w:rsidR="007429A7">
              <w:rPr>
                <w:noProof/>
              </w:rPr>
              <w:t>11</w:t>
            </w:r>
            <w:r>
              <w:fldChar w:fldCharType="end"/>
            </w:r>
            <w:r>
              <w:rPr>
                <w:lang w:val="en-US"/>
              </w:rPr>
              <w:t xml:space="preserve"> Sintaks Pengenalan Wajah</w:t>
            </w:r>
            <w:bookmarkEnd w:id="156"/>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EA588A">
      <w:pPr>
        <w:pStyle w:val="ayat-sub"/>
      </w:pPr>
      <w:r>
        <w:lastRenderedPageBreak/>
        <w:t>*Sintaks selengkapnya pada Lampiran</w:t>
      </w:r>
      <w:r w:rsidR="00B326EF">
        <w:t xml:space="preserve"> 3</w:t>
      </w:r>
    </w:p>
    <w:p w14:paraId="4C6335DE" w14:textId="33904A66" w:rsidR="00967C00" w:rsidRDefault="00967C00" w:rsidP="00EA588A">
      <w:pPr>
        <w:pStyle w:val="ayat-sub"/>
      </w:pPr>
      <w:r>
        <w:t>Sintaks Server Pengenalan Wajah</w:t>
      </w:r>
    </w:p>
    <w:p w14:paraId="416BD29F" w14:textId="3FD3D516" w:rsidR="00967C00" w:rsidRPr="00967C00" w:rsidRDefault="00967C00" w:rsidP="00EA588A">
      <w:pPr>
        <w:pStyle w:val="ayat-sub"/>
      </w:pPr>
      <w:r>
        <w:t>Berikut adalah Sintaks Server Pengenalan Wajah yang dapat dilihat pada Tabel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1EB84B01" w:rsidR="00967C00" w:rsidRPr="00CE6EAC" w:rsidRDefault="00967C00" w:rsidP="002B43A8">
            <w:pPr>
              <w:pStyle w:val="Caption"/>
              <w:ind w:left="36"/>
              <w:rPr>
                <w:lang w:val="en-US"/>
              </w:rPr>
            </w:pPr>
            <w:bookmarkStart w:id="157" w:name="_Toc82813375"/>
            <w:r>
              <w:t xml:space="preserve">Tabel 4. </w:t>
            </w:r>
            <w:r>
              <w:fldChar w:fldCharType="begin"/>
            </w:r>
            <w:r>
              <w:instrText xml:space="preserve"> SEQ Tabel_4. \* ARABIC </w:instrText>
            </w:r>
            <w:r>
              <w:fldChar w:fldCharType="separate"/>
            </w:r>
            <w:r w:rsidR="007429A7">
              <w:rPr>
                <w:noProof/>
              </w:rPr>
              <w:t>12</w:t>
            </w:r>
            <w:r>
              <w:fldChar w:fldCharType="end"/>
            </w:r>
            <w:r>
              <w:rPr>
                <w:lang w:val="en-US"/>
              </w:rPr>
              <w:t xml:space="preserve"> Sintaks Server Pengenalan Wajah</w:t>
            </w:r>
            <w:bookmarkEnd w:id="157"/>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Sintaks selengkapnya pada Lampiran</w:t>
      </w:r>
      <w:r w:rsidR="00B326EF">
        <w:t xml:space="preserve"> 4</w:t>
      </w:r>
    </w:p>
    <w:p w14:paraId="787C9758" w14:textId="1896CA27" w:rsidR="00967C00" w:rsidRDefault="00CE6EAC" w:rsidP="00CE6EAC">
      <w:pPr>
        <w:pStyle w:val="Heading3"/>
      </w:pPr>
      <w:bookmarkStart w:id="158" w:name="_Toc82813351"/>
      <w:r>
        <w:t>Pedoman Pengoprasian Perangkat Lunak</w:t>
      </w:r>
      <w:bookmarkEnd w:id="158"/>
    </w:p>
    <w:p w14:paraId="1F24E44B" w14:textId="66794CCB" w:rsidR="00CE6EAC" w:rsidRDefault="00CE6EAC" w:rsidP="00CE6EAC">
      <w:pPr>
        <w:pStyle w:val="base"/>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 xml:space="preserve">lebih memba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7144FD">
        <w:t>Absensi Onlin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EA588A">
      <w:pPr>
        <w:pStyle w:val="ayat-sub"/>
      </w:pPr>
      <w:r>
        <w:t>Proses Pendaftaran</w:t>
      </w:r>
    </w:p>
    <w:p w14:paraId="1957AB82" w14:textId="5F6F3AC3" w:rsidR="007144FD" w:rsidRDefault="007144FD" w:rsidP="007144FD">
      <w:pPr>
        <w:pStyle w:val="pasal"/>
      </w:pPr>
      <w:r>
        <w:t xml:space="preserve">Masukan </w:t>
      </w:r>
      <w:r>
        <w:rPr>
          <w:i/>
          <w:iCs w:val="0"/>
        </w:rPr>
        <w:t xml:space="preserve">email </w:t>
      </w:r>
      <w:r>
        <w:t>yang akan didaftarkan.</w:t>
      </w:r>
    </w:p>
    <w:p w14:paraId="492E4340" w14:textId="0063240F" w:rsidR="007144FD" w:rsidRDefault="007144FD" w:rsidP="007144FD">
      <w:pPr>
        <w:pStyle w:val="pasal"/>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7144FD">
      <w:pPr>
        <w:pStyle w:val="pasal"/>
      </w:pPr>
      <w:r>
        <w:t xml:space="preserve">Setelah pendaftaran pengguna harus mengkonfirmasi akun menggunakan kode yang diberikan ke </w:t>
      </w:r>
      <w:r>
        <w:rPr>
          <w:i/>
          <w:iCs w:val="0"/>
        </w:rPr>
        <w:t xml:space="preserve">email </w:t>
      </w:r>
      <w:r>
        <w:t>yang terdaftar.</w:t>
      </w:r>
    </w:p>
    <w:p w14:paraId="3DDB1C3B" w14:textId="6CD25BCB" w:rsidR="007144FD" w:rsidRDefault="007144FD" w:rsidP="007144FD">
      <w:pPr>
        <w:pStyle w:val="pasal"/>
        <w:numPr>
          <w:ilvl w:val="0"/>
          <w:numId w:val="0"/>
        </w:numPr>
        <w:ind w:left="1701"/>
      </w:pPr>
      <w:r>
        <w:t xml:space="preserve">Berikut adalah tampilan halaman </w:t>
      </w:r>
      <w:r>
        <w:rPr>
          <w:iCs w:val="0"/>
        </w:rPr>
        <w:t>pendaftaran</w:t>
      </w:r>
      <w:r w:rsidRPr="00E8770D">
        <w:rPr>
          <w:i/>
        </w:rPr>
        <w:t xml:space="preserve"> </w:t>
      </w:r>
      <w:r>
        <w:t>yang dapat dilihat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38640594" w:rsidR="007144FD" w:rsidRPr="007144FD" w:rsidRDefault="007144FD" w:rsidP="00FA4B72">
      <w:pPr>
        <w:pStyle w:val="Caption"/>
        <w:rPr>
          <w:lang w:val="en-US"/>
        </w:rPr>
      </w:pPr>
      <w:bookmarkStart w:id="159" w:name="_Toc82507078"/>
      <w:r>
        <w:t xml:space="preserve">Gambar 4. </w:t>
      </w:r>
      <w:r>
        <w:fldChar w:fldCharType="begin"/>
      </w:r>
      <w:r>
        <w:instrText xml:space="preserve"> SEQ Gambar_4. \* ARABIC </w:instrText>
      </w:r>
      <w:r>
        <w:fldChar w:fldCharType="separate"/>
      </w:r>
      <w:r w:rsidR="007429A7">
        <w:rPr>
          <w:noProof/>
        </w:rPr>
        <w:t>17</w:t>
      </w:r>
      <w:r>
        <w:fldChar w:fldCharType="end"/>
      </w:r>
      <w:r>
        <w:rPr>
          <w:lang w:val="en-US"/>
        </w:rPr>
        <w:t xml:space="preserve"> Halaman Pendaftaran</w:t>
      </w:r>
      <w:bookmarkEnd w:id="159"/>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7144FD">
      <w:pPr>
        <w:pStyle w:val="pasal"/>
      </w:pPr>
      <w:r>
        <w:t>Klik tombol masuk</w:t>
      </w:r>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FD84687" w:rsidR="00FB08FE" w:rsidRDefault="00FB08FE" w:rsidP="00FB08FE">
      <w:pPr>
        <w:pStyle w:val="pasal"/>
        <w:numPr>
          <w:ilvl w:val="0"/>
          <w:numId w:val="0"/>
        </w:numPr>
        <w:ind w:left="1701"/>
      </w:pPr>
      <w:r>
        <w:t xml:space="preserve">Berikut adalah tampilan halaman </w:t>
      </w:r>
      <w:r>
        <w:rPr>
          <w:i/>
        </w:rPr>
        <w:t>login</w:t>
      </w:r>
      <w:r w:rsidRPr="00E8770D">
        <w:rPr>
          <w:i/>
        </w:rPr>
        <w:t xml:space="preserve"> </w:t>
      </w:r>
      <w:r>
        <w:t>yang dapat dilihat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187C1A25" w:rsidR="00FB08FE" w:rsidRPr="00FB08FE" w:rsidRDefault="00FB08FE" w:rsidP="00FA4B72">
      <w:pPr>
        <w:pStyle w:val="Caption"/>
        <w:rPr>
          <w:lang w:val="en-US"/>
        </w:rPr>
      </w:pPr>
      <w:bookmarkStart w:id="160" w:name="_Toc82507079"/>
      <w:r>
        <w:t xml:space="preserve">Gambar 4. </w:t>
      </w:r>
      <w:r>
        <w:fldChar w:fldCharType="begin"/>
      </w:r>
      <w:r>
        <w:instrText xml:space="preserve"> SEQ Gambar_4. \* ARABIC </w:instrText>
      </w:r>
      <w:r>
        <w:fldChar w:fldCharType="separate"/>
      </w:r>
      <w:r w:rsidR="007429A7">
        <w:rPr>
          <w:noProof/>
        </w:rPr>
        <w:t>18</w:t>
      </w:r>
      <w:r>
        <w:fldChar w:fldCharType="end"/>
      </w:r>
      <w:r>
        <w:rPr>
          <w:lang w:val="en-US"/>
        </w:rPr>
        <w:t xml:space="preserve"> Halaman Login</w:t>
      </w:r>
      <w:bookmarkEnd w:id="160"/>
    </w:p>
    <w:p w14:paraId="125A2F04" w14:textId="7DADA587" w:rsidR="007144FD" w:rsidRDefault="007144FD" w:rsidP="00EA588A">
      <w:pPr>
        <w:pStyle w:val="ayat-sub"/>
      </w:pPr>
      <w:r>
        <w:t>Proses Menambahkan Informasi Pengguna</w:t>
      </w:r>
    </w:p>
    <w:p w14:paraId="5369189A" w14:textId="365B2C08" w:rsidR="00FB08FE" w:rsidRDefault="00FB08FE" w:rsidP="00EA588A">
      <w:pPr>
        <w:pStyle w:val="ayat-sub"/>
      </w:pPr>
      <w:bookmarkStart w:id="161" w:name="_Hlk81864450"/>
      <w:r>
        <w:t xml:space="preserve">Untuk menambahkan informasi pengguna maka pilih menu </w:t>
      </w:r>
      <w:r>
        <w:rPr>
          <w:i/>
        </w:rPr>
        <w:t>setting.</w:t>
      </w:r>
      <w:r>
        <w:t xml:space="preserve"> Pada halaman </w:t>
      </w:r>
      <w:r>
        <w:rPr>
          <w:i/>
        </w:rPr>
        <w:t>setting</w:t>
      </w:r>
      <w:bookmarkEnd w:id="161"/>
      <w:r>
        <w:rPr>
          <w:i/>
        </w:rPr>
        <w:t xml:space="preserve"> </w:t>
      </w:r>
      <w:r>
        <w:t xml:space="preserve">berisi informasi dari perngguna seperti nama, alamat </w:t>
      </w:r>
      <w:r>
        <w:rPr>
          <w:i/>
        </w:rPr>
        <w:t xml:space="preserve">email, </w:t>
      </w:r>
      <w:r>
        <w:t xml:space="preserve">alamat dan nomer telepon. Di halaman ini juga pengguna bisa memasukan data wajahnya yang berupa file video. Tampilan halaman </w:t>
      </w:r>
      <w:r>
        <w:rPr>
          <w:i/>
        </w:rPr>
        <w:t xml:space="preserve">setting </w:t>
      </w:r>
      <w:r>
        <w:t>dapat dilihat pada Gambar 4.1</w:t>
      </w:r>
      <w:r w:rsidR="002B43A8">
        <w:t>9</w:t>
      </w:r>
      <w:r>
        <w:t xml:space="preserve"> berikut:</w:t>
      </w:r>
    </w:p>
    <w:p w14:paraId="4F848F2A" w14:textId="77777777" w:rsidR="00FB08FE" w:rsidRDefault="00FB08FE" w:rsidP="00EA588A">
      <w:pPr>
        <w:pStyle w:val="ayat-sub"/>
      </w:pPr>
      <w:r w:rsidRPr="00FB08FE">
        <w:rPr>
          <w:noProof/>
        </w:rPr>
        <w:lastRenderedPageBreak/>
        <w:drawing>
          <wp:inline distT="0" distB="0" distL="0" distR="0" wp14:anchorId="6FFAB6CA" wp14:editId="38EC9CA1">
            <wp:extent cx="6039025" cy="252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039025" cy="2520000"/>
                    </a:xfrm>
                    <a:prstGeom prst="rect">
                      <a:avLst/>
                    </a:prstGeom>
                  </pic:spPr>
                </pic:pic>
              </a:graphicData>
            </a:graphic>
          </wp:inline>
        </w:drawing>
      </w:r>
    </w:p>
    <w:p w14:paraId="09B41C24" w14:textId="17F1FB0E" w:rsidR="00FB08FE" w:rsidRDefault="00FB08FE" w:rsidP="008A3E4C">
      <w:pPr>
        <w:pStyle w:val="Caption"/>
        <w:ind w:left="0"/>
        <w:rPr>
          <w:lang w:val="en-US"/>
        </w:rPr>
      </w:pPr>
      <w:bookmarkStart w:id="162" w:name="_Toc82507080"/>
      <w:r>
        <w:t xml:space="preserve">Gambar 4. </w:t>
      </w:r>
      <w:r>
        <w:fldChar w:fldCharType="begin"/>
      </w:r>
      <w:r>
        <w:instrText xml:space="preserve"> SEQ Gambar_4. \* ARABIC </w:instrText>
      </w:r>
      <w:r>
        <w:fldChar w:fldCharType="separate"/>
      </w:r>
      <w:r w:rsidR="007429A7">
        <w:rPr>
          <w:noProof/>
        </w:rPr>
        <w:t>19</w:t>
      </w:r>
      <w:r>
        <w:fldChar w:fldCharType="end"/>
      </w:r>
      <w:r>
        <w:rPr>
          <w:lang w:val="en-US"/>
        </w:rPr>
        <w:t xml:space="preserve"> Tampilan Setting</w:t>
      </w:r>
      <w:bookmarkEnd w:id="162"/>
    </w:p>
    <w:p w14:paraId="3377974D" w14:textId="13BB1EDE" w:rsidR="007144FD" w:rsidRDefault="007144FD" w:rsidP="00EA588A">
      <w:pPr>
        <w:pStyle w:val="ayat-sub"/>
      </w:pPr>
      <w:r>
        <w:t>Proses Absensi</w:t>
      </w:r>
    </w:p>
    <w:p w14:paraId="0C9BE65F" w14:textId="44BBAFBB" w:rsidR="00FB08FE" w:rsidRDefault="00FB08FE" w:rsidP="00EA588A">
      <w:pPr>
        <w:pStyle w:val="ayat-sub"/>
      </w:pPr>
      <w:r>
        <w:t xml:space="preserve">Untuk </w:t>
      </w:r>
      <w:r w:rsidR="00DD0E4E">
        <w:t>melakukan absensi</w:t>
      </w:r>
      <w:r>
        <w:t xml:space="preserve"> maka pilih menu </w:t>
      </w:r>
      <w:r w:rsidR="00DD0E4E">
        <w:t>absensi</w:t>
      </w:r>
      <w:r>
        <w:rPr>
          <w:i/>
        </w:rPr>
        <w:t>.</w:t>
      </w:r>
      <w:r>
        <w:t xml:space="preserve"> Pada halaman</w:t>
      </w:r>
      <w:r w:rsidR="00DD0E4E">
        <w:t xml:space="preserve"> absensi tedapat tombol untuk mengunggah foto dan kamera yang bisa digunakan untuk menagkap gambar wajah pengguna. Tampilan halaman absensi dapat dilihat pada Gambar 4.</w:t>
      </w:r>
      <w:r w:rsidR="002B43A8">
        <w:t>20</w:t>
      </w:r>
      <w:r w:rsidR="00DD0E4E">
        <w:t xml:space="preserve"> berikut:</w:t>
      </w:r>
    </w:p>
    <w:p w14:paraId="05919AB0" w14:textId="77777777" w:rsidR="00DD0E4E" w:rsidRDefault="00DD0E4E" w:rsidP="00EA588A">
      <w:pPr>
        <w:pStyle w:val="ayat-sub"/>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26C525A4" w:rsidR="00411B35" w:rsidRPr="00C55E22" w:rsidRDefault="00DD0E4E" w:rsidP="00C55E22">
      <w:pPr>
        <w:pStyle w:val="Caption"/>
        <w:rPr>
          <w:lang w:val="en-US"/>
        </w:rPr>
      </w:pPr>
      <w:bookmarkStart w:id="163" w:name="_Toc82507081"/>
      <w:r>
        <w:t xml:space="preserve">Gambar 4. </w:t>
      </w:r>
      <w:r>
        <w:fldChar w:fldCharType="begin"/>
      </w:r>
      <w:r>
        <w:instrText xml:space="preserve"> SEQ Gambar_4. \* ARABIC </w:instrText>
      </w:r>
      <w:r>
        <w:fldChar w:fldCharType="separate"/>
      </w:r>
      <w:r w:rsidR="007429A7">
        <w:rPr>
          <w:noProof/>
        </w:rPr>
        <w:t>20</w:t>
      </w:r>
      <w:r>
        <w:fldChar w:fldCharType="end"/>
      </w:r>
      <w:r>
        <w:rPr>
          <w:lang w:val="en-US"/>
        </w:rPr>
        <w:t xml:space="preserve"> Halaman Absensi</w:t>
      </w:r>
      <w:bookmarkEnd w:id="163"/>
    </w:p>
    <w:p w14:paraId="26444A35" w14:textId="2C6551A3" w:rsidR="00C55E22" w:rsidRDefault="00C55E22" w:rsidP="00C55E22">
      <w:pPr>
        <w:pStyle w:val="Heading3"/>
      </w:pPr>
      <w:bookmarkStart w:id="164" w:name="_Toc82813352"/>
      <w:r>
        <w:t>Pengujian</w:t>
      </w:r>
      <w:bookmarkEnd w:id="164"/>
    </w:p>
    <w:p w14:paraId="1BD0B549" w14:textId="7CDFFB19" w:rsidR="00C55E22" w:rsidRPr="00C55E22" w:rsidRDefault="00C55E22" w:rsidP="00C55E22">
      <w:pPr>
        <w:pStyle w:val="base"/>
        <w:ind w:left="1418"/>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p>
    <w:p w14:paraId="21B0AA8E" w14:textId="77777777" w:rsidR="00C55E22" w:rsidRDefault="00C55E22" w:rsidP="00EA588A">
      <w:pPr>
        <w:pStyle w:val="ayat-sub"/>
      </w:pPr>
      <w:r>
        <w:t>Skenario Pengujian</w:t>
      </w:r>
    </w:p>
    <w:p w14:paraId="54D62FA3" w14:textId="3E3239C3" w:rsidR="00C55E22" w:rsidRDefault="00C55E22" w:rsidP="00C55E22">
      <w:pPr>
        <w:pStyle w:val="pasal"/>
      </w:pPr>
      <w:r>
        <w:t>Prosedur I</w:t>
      </w:r>
    </w:p>
    <w:p w14:paraId="27DECA3A" w14:textId="6B480FCD" w:rsidR="00C55E22" w:rsidRDefault="00C55E22" w:rsidP="00C55E22">
      <w:pPr>
        <w:pStyle w:val="pasal"/>
        <w:numPr>
          <w:ilvl w:val="0"/>
          <w:numId w:val="0"/>
        </w:numPr>
        <w:ind w:left="1985"/>
      </w:pPr>
      <w:r>
        <w:t xml:space="preserve">Pada prosedur pertama akan dilakukan pengujian terhadap lamanya durasi video. Pegujian ini bertujuan untuk mengetahui berapa lama durasi video minimal untuk mendapatkan jumlah </w:t>
      </w:r>
      <w:r w:rsidRPr="00C55E22">
        <w:rPr>
          <w:i/>
          <w:iCs w:val="0"/>
        </w:rPr>
        <w:t>frame</w:t>
      </w:r>
      <w:r>
        <w:t xml:space="preserve"> yang diinginkan. Dalam penelitian ini penulis menetapkan jumlah </w:t>
      </w:r>
      <w:r w:rsidRPr="00C55E22">
        <w:rPr>
          <w:i/>
          <w:iCs w:val="0"/>
        </w:rPr>
        <w:t>frame</w:t>
      </w:r>
      <w:r>
        <w:t xml:space="preserve"> yang diinginkan yaitu 15 </w:t>
      </w:r>
      <w:r w:rsidRPr="00C55E22">
        <w:rPr>
          <w:i/>
          <w:iCs w:val="0"/>
        </w:rPr>
        <w:lastRenderedPageBreak/>
        <w:t>frame</w:t>
      </w:r>
      <w:r>
        <w:t xml:space="preserve"> per video</w:t>
      </w:r>
      <w:r w:rsidR="00826AFD">
        <w:t xml:space="preserve"> dan hasil dari pengujian dapat dilihat pada Tabel 4.13.</w:t>
      </w:r>
    </w:p>
    <w:p w14:paraId="33228803" w14:textId="7A32E9C0" w:rsidR="00826AFD" w:rsidRPr="00826AFD" w:rsidRDefault="00826AFD" w:rsidP="00826AFD">
      <w:pPr>
        <w:pStyle w:val="Caption"/>
        <w:rPr>
          <w:lang w:val="en-US"/>
        </w:rPr>
      </w:pPr>
      <w:bookmarkStart w:id="165" w:name="_Toc82813376"/>
      <w:r>
        <w:t xml:space="preserve">Tabel 4. </w:t>
      </w:r>
      <w:r>
        <w:fldChar w:fldCharType="begin"/>
      </w:r>
      <w:r>
        <w:instrText xml:space="preserve"> SEQ Tabel_4. \* ARABIC </w:instrText>
      </w:r>
      <w:r>
        <w:fldChar w:fldCharType="separate"/>
      </w:r>
      <w:r w:rsidR="007429A7">
        <w:rPr>
          <w:noProof/>
        </w:rPr>
        <w:t>13</w:t>
      </w:r>
      <w:r>
        <w:fldChar w:fldCharType="end"/>
      </w:r>
      <w:r>
        <w:rPr>
          <w:lang w:val="en-US"/>
        </w:rPr>
        <w:t xml:space="preserve"> Durasi Video</w:t>
      </w:r>
      <w:bookmarkEnd w:id="16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r>
              <w:t>Durasi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r>
              <w:t>Jumlah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3 detik</w:t>
            </w:r>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5 detik</w:t>
            </w:r>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10 detik</w:t>
            </w:r>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15 detik</w:t>
            </w:r>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61197417" w:rsidR="00826AFD" w:rsidRPr="00826AFD" w:rsidRDefault="00826AFD" w:rsidP="00826AFD">
      <w:pPr>
        <w:pStyle w:val="pasal"/>
        <w:numPr>
          <w:ilvl w:val="0"/>
          <w:numId w:val="0"/>
        </w:numPr>
        <w:spacing w:before="240"/>
        <w:ind w:left="1985"/>
      </w:pPr>
      <w:r>
        <w:t xml:space="preserve">Dari proses pengujian yang dilakur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ED234A">
      <w:pPr>
        <w:pStyle w:val="pasal"/>
      </w:pPr>
      <w:r>
        <w:t>Prosedur II</w:t>
      </w:r>
    </w:p>
    <w:p w14:paraId="202FCE52" w14:textId="22711086" w:rsidR="00ED234A" w:rsidRDefault="00ED234A" w:rsidP="002F495F">
      <w:pPr>
        <w:pStyle w:val="pasal"/>
        <w:numPr>
          <w:ilvl w:val="0"/>
          <w:numId w:val="0"/>
        </w:numPr>
        <w:ind w:left="1985"/>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 dan pose</w:t>
      </w:r>
      <w:r>
        <w:t xml:space="preserve">. Hasil pengujian </w:t>
      </w:r>
      <w:r w:rsidR="00044A12">
        <w:t xml:space="preserve">akurasi model dengan gambar seseorang yang sedang tersenyum </w:t>
      </w:r>
      <w:r>
        <w:t xml:space="preserve">dapat dilihat pada Tabel 4.14. </w:t>
      </w:r>
    </w:p>
    <w:p w14:paraId="66939FB9" w14:textId="48635B24" w:rsidR="00A05C6C" w:rsidRDefault="00A05C6C" w:rsidP="002F495F">
      <w:pPr>
        <w:pStyle w:val="pasal"/>
        <w:numPr>
          <w:ilvl w:val="0"/>
          <w:numId w:val="0"/>
        </w:numPr>
        <w:ind w:left="1985"/>
      </w:pPr>
    </w:p>
    <w:p w14:paraId="26AC533D" w14:textId="77777777" w:rsidR="00A05C6C" w:rsidRDefault="00A05C6C" w:rsidP="002F495F">
      <w:pPr>
        <w:pStyle w:val="pasal"/>
        <w:numPr>
          <w:ilvl w:val="0"/>
          <w:numId w:val="0"/>
        </w:numPr>
        <w:ind w:left="1985"/>
      </w:pPr>
    </w:p>
    <w:p w14:paraId="0E585364" w14:textId="57B27F08" w:rsidR="002F495F" w:rsidRPr="002F495F" w:rsidRDefault="002F495F" w:rsidP="002F495F">
      <w:pPr>
        <w:pStyle w:val="Caption"/>
        <w:rPr>
          <w:lang w:val="en-US"/>
        </w:rPr>
      </w:pPr>
      <w:bookmarkStart w:id="166" w:name="_Toc82813377"/>
      <w:r>
        <w:lastRenderedPageBreak/>
        <w:t xml:space="preserve">Tabel 4. </w:t>
      </w:r>
      <w:r>
        <w:fldChar w:fldCharType="begin"/>
      </w:r>
      <w:r>
        <w:instrText xml:space="preserve"> SEQ Tabel_4. \* ARABIC </w:instrText>
      </w:r>
      <w:r>
        <w:fldChar w:fldCharType="separate"/>
      </w:r>
      <w:r w:rsidR="007429A7">
        <w:rPr>
          <w:noProof/>
        </w:rPr>
        <w:t>14</w:t>
      </w:r>
      <w:r>
        <w:fldChar w:fldCharType="end"/>
      </w:r>
      <w:r>
        <w:rPr>
          <w:lang w:val="en-US"/>
        </w:rPr>
        <w:t xml:space="preserve"> Hasil Pengujian Muka Senyum</w:t>
      </w:r>
      <w:bookmarkEnd w:id="16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7C5B18" w14:paraId="4CAF324D" w14:textId="670EDD92" w:rsidTr="002839BC">
        <w:trPr>
          <w:trHeight w:val="453"/>
        </w:trPr>
        <w:tc>
          <w:tcPr>
            <w:tcW w:w="984" w:type="dxa"/>
            <w:vAlign w:val="center"/>
          </w:tcPr>
          <w:p w14:paraId="2737784C" w14:textId="311C9779" w:rsidR="007C5B18" w:rsidRDefault="007C5B18" w:rsidP="000564BF">
            <w:pPr>
              <w:pStyle w:val="pasal"/>
              <w:numPr>
                <w:ilvl w:val="0"/>
                <w:numId w:val="0"/>
              </w:numPr>
              <w:spacing w:after="0" w:line="240" w:lineRule="auto"/>
              <w:jc w:val="center"/>
            </w:pPr>
            <w:bookmarkStart w:id="167" w:name="_Hlk82338551"/>
            <w:r>
              <w:t>No</w:t>
            </w:r>
          </w:p>
        </w:tc>
        <w:tc>
          <w:tcPr>
            <w:tcW w:w="1428" w:type="dxa"/>
            <w:vAlign w:val="center"/>
          </w:tcPr>
          <w:p w14:paraId="160EC066" w14:textId="57FB55B4" w:rsidR="007C5B18" w:rsidRDefault="007C5B18" w:rsidP="000564BF">
            <w:pPr>
              <w:pStyle w:val="pasal"/>
              <w:numPr>
                <w:ilvl w:val="0"/>
                <w:numId w:val="0"/>
              </w:numPr>
              <w:spacing w:after="0" w:line="240" w:lineRule="auto"/>
              <w:jc w:val="center"/>
            </w:pPr>
            <w:r>
              <w:t>Id Pengguna</w:t>
            </w:r>
          </w:p>
        </w:tc>
        <w:tc>
          <w:tcPr>
            <w:tcW w:w="1319" w:type="dxa"/>
            <w:vAlign w:val="center"/>
          </w:tcPr>
          <w:p w14:paraId="4EF7C9CB" w14:textId="71A7DF11" w:rsidR="007C5B18" w:rsidRDefault="007C5B18" w:rsidP="000564BF">
            <w:pPr>
              <w:pStyle w:val="pasal"/>
              <w:numPr>
                <w:ilvl w:val="0"/>
                <w:numId w:val="0"/>
              </w:numPr>
              <w:spacing w:after="0" w:line="240" w:lineRule="auto"/>
              <w:jc w:val="center"/>
            </w:pPr>
            <w:r>
              <w:t>Hasil Prediksi</w:t>
            </w:r>
          </w:p>
        </w:tc>
        <w:tc>
          <w:tcPr>
            <w:tcW w:w="1205" w:type="dxa"/>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vAlign w:val="center"/>
          </w:tcPr>
          <w:p w14:paraId="4057224D" w14:textId="7597AD56" w:rsidR="007C5B18" w:rsidRDefault="007C5B18" w:rsidP="000564BF">
            <w:pPr>
              <w:pStyle w:val="pasal"/>
              <w:numPr>
                <w:ilvl w:val="0"/>
                <w:numId w:val="0"/>
              </w:numPr>
              <w:spacing w:after="0" w:line="240" w:lineRule="auto"/>
              <w:jc w:val="center"/>
            </w:pPr>
            <w:r>
              <w:t>Prediksi</w:t>
            </w:r>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r>
              <w:t>Benar</w:t>
            </w:r>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r>
              <w:t>Benar</w:t>
            </w:r>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r>
              <w:t>Benar</w:t>
            </w:r>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r>
              <w:t>Benar</w:t>
            </w:r>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r>
              <w:t>Benar</w:t>
            </w:r>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r>
              <w:t>Benar</w:t>
            </w:r>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r>
              <w:t>Benar</w:t>
            </w:r>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168" w:name="_Hlk82339671"/>
      <w:bookmarkEnd w:id="167"/>
      <w:r>
        <w:t xml:space="preserve">*Tabel selengkapnya pada Lampiran </w:t>
      </w:r>
      <w:r w:rsidR="007107FF">
        <w:t>7</w:t>
      </w:r>
    </w:p>
    <w:p w14:paraId="41DC0405" w14:textId="44AF7BC6" w:rsidR="0087717C" w:rsidRDefault="0087717C" w:rsidP="002F495F">
      <w:pPr>
        <w:pStyle w:val="pasal"/>
        <w:numPr>
          <w:ilvl w:val="0"/>
          <w:numId w:val="0"/>
        </w:numPr>
        <w:spacing w:before="240"/>
        <w:ind w:left="1985"/>
      </w:pPr>
      <w:r>
        <w:t>Keterangan:</w:t>
      </w:r>
    </w:p>
    <w:p w14:paraId="6139D25D" w14:textId="3437A455" w:rsidR="0087717C" w:rsidRDefault="0087717C" w:rsidP="004B689D">
      <w:pPr>
        <w:pStyle w:val="pasal"/>
        <w:numPr>
          <w:ilvl w:val="0"/>
          <w:numId w:val="15"/>
        </w:numPr>
        <w:spacing w:before="240"/>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4B689D">
      <w:pPr>
        <w:pStyle w:val="pasal"/>
        <w:numPr>
          <w:ilvl w:val="0"/>
          <w:numId w:val="15"/>
        </w:numPr>
        <w:spacing w:before="240"/>
      </w:pPr>
      <w:r>
        <w:rPr>
          <w:iCs w:val="0"/>
        </w:rPr>
        <w:t>Jika hasil prediksi kosong, maka saat pengujian tidak ada wajah yang terdeteksi.</w:t>
      </w:r>
    </w:p>
    <w:bookmarkEnd w:id="168"/>
    <w:p w14:paraId="7517A17F" w14:textId="065D4F15" w:rsidR="002F495F" w:rsidRDefault="002F495F" w:rsidP="002F495F">
      <w:pPr>
        <w:pStyle w:val="pasal"/>
        <w:numPr>
          <w:ilvl w:val="0"/>
          <w:numId w:val="0"/>
        </w:numPr>
        <w:spacing w:before="240"/>
        <w:ind w:left="1985"/>
      </w:pPr>
      <w:r>
        <w:t xml:space="preserve">Dari proses pengujian yang dilakukan pada Tabel 4.14 terlihat bahwa </w:t>
      </w:r>
      <w:r w:rsidR="00C134C3">
        <w:t>14</w:t>
      </w:r>
      <w:r>
        <w:t xml:space="preserve"> dari </w:t>
      </w:r>
      <w:r w:rsidR="00C134C3">
        <w:t>2</w:t>
      </w:r>
      <w:r>
        <w:t xml:space="preserve">0 pengujian berhasil </w:t>
      </w:r>
      <w:r w:rsidR="0087717C">
        <w:t xml:space="preserve">memprediksi </w:t>
      </w:r>
      <w:r>
        <w:t>wajah dengan benar</w:t>
      </w:r>
      <w:r w:rsidR="00DB54FB">
        <w:t>.  Selanjutnya dilakukan pengujian dengan gambar seseorang dengan wajah datar, hasilnya dapat dilihat pada Tabel 4.15.</w:t>
      </w:r>
    </w:p>
    <w:p w14:paraId="5FC0D863" w14:textId="77777777" w:rsidR="004B689D" w:rsidRDefault="004B689D" w:rsidP="002F495F">
      <w:pPr>
        <w:pStyle w:val="pasal"/>
        <w:numPr>
          <w:ilvl w:val="0"/>
          <w:numId w:val="0"/>
        </w:numPr>
        <w:spacing w:before="240"/>
        <w:ind w:left="1985"/>
      </w:pPr>
    </w:p>
    <w:p w14:paraId="6B1CA1BC" w14:textId="4CFB80E9" w:rsidR="00DB54FB" w:rsidRPr="00DB54FB" w:rsidRDefault="00DB54FB" w:rsidP="00DB54FB">
      <w:pPr>
        <w:pStyle w:val="Caption"/>
        <w:rPr>
          <w:lang w:val="en-US"/>
        </w:rPr>
      </w:pPr>
      <w:bookmarkStart w:id="169" w:name="_Toc82813378"/>
      <w:r>
        <w:lastRenderedPageBreak/>
        <w:t xml:space="preserve">Tabel 4. </w:t>
      </w:r>
      <w:r>
        <w:fldChar w:fldCharType="begin"/>
      </w:r>
      <w:r>
        <w:instrText xml:space="preserve"> SEQ Tabel_4. \* ARABIC </w:instrText>
      </w:r>
      <w:r>
        <w:fldChar w:fldCharType="separate"/>
      </w:r>
      <w:r w:rsidR="007429A7">
        <w:rPr>
          <w:noProof/>
        </w:rPr>
        <w:t>15</w:t>
      </w:r>
      <w:r>
        <w:fldChar w:fldCharType="end"/>
      </w:r>
      <w:r>
        <w:rPr>
          <w:lang w:val="en-US"/>
        </w:rPr>
        <w:t xml:space="preserve"> Hasil Pengujian Muka Datar</w:t>
      </w:r>
      <w:bookmarkEnd w:id="16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170"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170"/>
    <w:p w14:paraId="7EC2A2AD" w14:textId="4C8BEA5A" w:rsidR="00C134C3" w:rsidRDefault="00C134C3" w:rsidP="00C134C3">
      <w:pPr>
        <w:pStyle w:val="pasal"/>
        <w:numPr>
          <w:ilvl w:val="0"/>
          <w:numId w:val="0"/>
        </w:numPr>
        <w:spacing w:after="0"/>
        <w:ind w:left="1985"/>
      </w:pPr>
      <w:r>
        <w:t xml:space="preserve">*Tabel selengkapnya pada Lampiran </w:t>
      </w:r>
      <w:r w:rsidR="007107FF">
        <w:t>8</w:t>
      </w:r>
    </w:p>
    <w:p w14:paraId="4BADC5A8" w14:textId="39D54A73" w:rsidR="0087717C" w:rsidRPr="0087717C" w:rsidRDefault="0087717C" w:rsidP="0087717C">
      <w:pPr>
        <w:spacing w:before="240" w:line="480" w:lineRule="auto"/>
        <w:ind w:left="1985"/>
        <w:jc w:val="both"/>
        <w:rPr>
          <w:rFonts w:ascii="Times New Roman" w:hAnsi="Times New Roman"/>
          <w:iCs/>
          <w:sz w:val="24"/>
          <w:lang w:val="en-US"/>
        </w:rPr>
      </w:pPr>
      <w:r w:rsidRPr="0087717C">
        <w:rPr>
          <w:rFonts w:ascii="Times New Roman" w:hAnsi="Times New Roman"/>
          <w:iCs/>
          <w:sz w:val="24"/>
          <w:lang w:val="en-US"/>
        </w:rPr>
        <w:t>Keterangan:</w:t>
      </w:r>
    </w:p>
    <w:p w14:paraId="62745FD0" w14:textId="391A6026" w:rsidR="0087717C" w:rsidRDefault="0087717C"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73DB389F" w14:textId="639081ED" w:rsidR="00DB54FB" w:rsidRDefault="00DB54FB" w:rsidP="00DB54FB">
      <w:pPr>
        <w:pStyle w:val="pasal"/>
        <w:numPr>
          <w:ilvl w:val="0"/>
          <w:numId w:val="0"/>
        </w:numPr>
        <w:spacing w:before="240"/>
        <w:ind w:left="1985"/>
      </w:pPr>
      <w:r>
        <w:t xml:space="preserve">Dari proses pengujian yang dilakukan pada Tabel 4.15 terlihat bahwa sistem dapat </w:t>
      </w:r>
      <w:r w:rsidR="0087717C">
        <w:t>memprediksi dengan benar</w:t>
      </w:r>
      <w:r>
        <w:t xml:space="preserve"> </w:t>
      </w:r>
      <w:r w:rsidR="00C134C3">
        <w:t>17</w:t>
      </w:r>
      <w:r>
        <w:t xml:space="preserve"> dari </w:t>
      </w:r>
      <w:r w:rsidR="00C134C3">
        <w:t>2</w:t>
      </w:r>
      <w:r>
        <w:t>0 gambar dengan wajah datar.</w:t>
      </w:r>
    </w:p>
    <w:p w14:paraId="361976D8" w14:textId="77777777" w:rsidR="00DB54FB" w:rsidRDefault="00DB54FB" w:rsidP="00A423C5">
      <w:pPr>
        <w:pStyle w:val="pasal"/>
      </w:pPr>
      <w:r>
        <w:t>Prosedur III</w:t>
      </w:r>
    </w:p>
    <w:p w14:paraId="015D0178" w14:textId="77777777" w:rsidR="00DB54FB" w:rsidRDefault="00DB54FB" w:rsidP="00DB54FB">
      <w:pPr>
        <w:pStyle w:val="pasal"/>
        <w:numPr>
          <w:ilvl w:val="0"/>
          <w:numId w:val="0"/>
        </w:numPr>
        <w:ind w:left="1985"/>
      </w:pPr>
      <w:r>
        <w:lastRenderedPageBreak/>
        <w:t xml:space="preserve">Dalam prosedur ini penulis akan menguji sistem </w:t>
      </w:r>
      <w:r w:rsidR="0087717C">
        <w:t>untuk memprediksi 50 gambar acak. Hasil pengujian dapat dilihat pada Tabel 4.16.</w:t>
      </w:r>
    </w:p>
    <w:p w14:paraId="761AA857" w14:textId="157036F3" w:rsidR="004B689D" w:rsidRPr="004B689D" w:rsidRDefault="004B689D" w:rsidP="004B689D">
      <w:pPr>
        <w:pStyle w:val="Caption"/>
        <w:rPr>
          <w:lang w:val="en-US"/>
        </w:rPr>
      </w:pPr>
      <w:bookmarkStart w:id="171" w:name="_Toc82813379"/>
      <w:r>
        <w:t xml:space="preserve">Tabel 4. </w:t>
      </w:r>
      <w:r>
        <w:fldChar w:fldCharType="begin"/>
      </w:r>
      <w:r>
        <w:instrText xml:space="preserve"> SEQ Tabel_4. \* ARABIC </w:instrText>
      </w:r>
      <w:r>
        <w:fldChar w:fldCharType="separate"/>
      </w:r>
      <w:r w:rsidR="007429A7">
        <w:rPr>
          <w:noProof/>
        </w:rPr>
        <w:t>16</w:t>
      </w:r>
      <w:r>
        <w:fldChar w:fldCharType="end"/>
      </w:r>
      <w:r>
        <w:rPr>
          <w:lang w:val="en-US"/>
        </w:rPr>
        <w:t xml:space="preserve"> Hasil Pengujian Gambar Acak</w:t>
      </w:r>
      <w:bookmarkEnd w:id="17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172" w:name="_Hlk82368581"/>
            <w:r>
              <w:t>Pengujian ke</w:t>
            </w:r>
          </w:p>
        </w:tc>
        <w:tc>
          <w:tcPr>
            <w:tcW w:w="0" w:type="auto"/>
            <w:vAlign w:val="center"/>
          </w:tcPr>
          <w:p w14:paraId="7986E012" w14:textId="3712826C" w:rsidR="007C5B18" w:rsidRDefault="007C5B18" w:rsidP="004B689D">
            <w:pPr>
              <w:pStyle w:val="pasal"/>
              <w:numPr>
                <w:ilvl w:val="0"/>
                <w:numId w:val="0"/>
              </w:numPr>
              <w:spacing w:line="240" w:lineRule="auto"/>
              <w:jc w:val="center"/>
            </w:pPr>
            <w:r>
              <w:t>Id Pengguna</w:t>
            </w:r>
          </w:p>
        </w:tc>
        <w:tc>
          <w:tcPr>
            <w:tcW w:w="0" w:type="auto"/>
            <w:vAlign w:val="center"/>
          </w:tcPr>
          <w:p w14:paraId="464F052E" w14:textId="1CF9B399" w:rsidR="007C5B18" w:rsidRDefault="007C5B18" w:rsidP="004B689D">
            <w:pPr>
              <w:pStyle w:val="pasal"/>
              <w:numPr>
                <w:ilvl w:val="0"/>
                <w:numId w:val="0"/>
              </w:numPr>
              <w:spacing w:line="240" w:lineRule="auto"/>
              <w:jc w:val="center"/>
            </w:pPr>
            <w:r>
              <w:t>Hasil prediksi</w:t>
            </w:r>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r>
              <w:t>Prediksi</w:t>
            </w:r>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r>
              <w:t>Tidak diketahui</w:t>
            </w:r>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r>
              <w:t>Tidak diketahui</w:t>
            </w:r>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r>
              <w:t>Tidak diketahui</w:t>
            </w:r>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r>
              <w:t>benar</w:t>
            </w:r>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r>
              <w:t>Benar</w:t>
            </w:r>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r>
              <w:t>Benar</w:t>
            </w:r>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r>
              <w:t>Tidak diketahui</w:t>
            </w:r>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r>
              <w:t>Benar</w:t>
            </w:r>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r>
              <w:t>Benar</w:t>
            </w:r>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r>
              <w:t>Tidak diketahui</w:t>
            </w:r>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r>
              <w:t>Tidak diketahui</w:t>
            </w:r>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172"/>
    <w:p w14:paraId="375CDE12" w14:textId="5B4A46D2" w:rsidR="00B97F97" w:rsidRDefault="004B689D" w:rsidP="00A423C5">
      <w:pPr>
        <w:pStyle w:val="pasal"/>
        <w:numPr>
          <w:ilvl w:val="0"/>
          <w:numId w:val="0"/>
        </w:numPr>
        <w:spacing w:after="0"/>
        <w:ind w:left="1985"/>
      </w:pPr>
      <w:r>
        <w:t>*Tabel selengkapnya pada Lampiran</w:t>
      </w:r>
      <w:r w:rsidR="00B326EF">
        <w:t xml:space="preserve"> 5</w:t>
      </w:r>
    </w:p>
    <w:p w14:paraId="665F9BAB" w14:textId="77777777" w:rsidR="004B689D" w:rsidRPr="0087717C" w:rsidRDefault="004B689D" w:rsidP="00A423C5">
      <w:pPr>
        <w:spacing w:after="0" w:line="480" w:lineRule="auto"/>
        <w:ind w:left="1985"/>
        <w:jc w:val="both"/>
        <w:rPr>
          <w:rFonts w:ascii="Times New Roman" w:hAnsi="Times New Roman"/>
          <w:iCs/>
          <w:sz w:val="24"/>
          <w:lang w:val="en-US"/>
        </w:rPr>
      </w:pPr>
      <w:bookmarkStart w:id="173" w:name="_Hlk82368330"/>
      <w:r w:rsidRPr="0087717C">
        <w:rPr>
          <w:rFonts w:ascii="Times New Roman" w:hAnsi="Times New Roman"/>
          <w:iCs/>
          <w:sz w:val="24"/>
          <w:lang w:val="en-US"/>
        </w:rPr>
        <w:t>Keterangan:</w:t>
      </w:r>
    </w:p>
    <w:p w14:paraId="7CE3EB46" w14:textId="77777777" w:rsidR="004B689D" w:rsidRDefault="004B689D"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lastRenderedPageBreak/>
        <w:t>Jika hasil prediksi kosong, maka saat pengujian tidak ada wajah yang terdeteksi.</w:t>
      </w:r>
    </w:p>
    <w:bookmarkEnd w:id="173"/>
    <w:p w14:paraId="2699A286" w14:textId="0B0538EE" w:rsidR="004B689D" w:rsidRDefault="00A423C5" w:rsidP="00DB54FB">
      <w:pPr>
        <w:pStyle w:val="pasal"/>
        <w:numPr>
          <w:ilvl w:val="0"/>
          <w:numId w:val="0"/>
        </w:numPr>
        <w:ind w:left="1985"/>
      </w:pPr>
      <w:r>
        <w:t>Dari proses pengujian pada Tabel 4.16 terlihat bahwa banyak dari pengujian yang tidak diketahui id pengguna menghasilkan hasil 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77CE73A4" w:rsidR="00B326EF" w:rsidRPr="00B326EF" w:rsidRDefault="00B326EF" w:rsidP="00B326EF">
      <w:pPr>
        <w:pStyle w:val="Caption"/>
        <w:rPr>
          <w:lang w:val="en-US"/>
        </w:rPr>
      </w:pPr>
      <w:bookmarkStart w:id="174" w:name="_Toc82813380"/>
      <w:r>
        <w:t xml:space="preserve">Tabel 4. </w:t>
      </w:r>
      <w:r>
        <w:fldChar w:fldCharType="begin"/>
      </w:r>
      <w:r>
        <w:instrText xml:space="preserve"> SEQ Tabel_4. \* ARABIC </w:instrText>
      </w:r>
      <w:r>
        <w:fldChar w:fldCharType="separate"/>
      </w:r>
      <w:r w:rsidR="007429A7">
        <w:rPr>
          <w:noProof/>
        </w:rPr>
        <w:t>17</w:t>
      </w:r>
      <w:r>
        <w:fldChar w:fldCharType="end"/>
      </w:r>
      <w:r>
        <w:rPr>
          <w:lang w:val="en-US"/>
        </w:rPr>
        <w:t xml:space="preserve"> Hasil Pengujian Dengan Id Diketahui</w:t>
      </w:r>
      <w:bookmarkEnd w:id="17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B326EF" w14:paraId="53931ED9" w14:textId="77777777" w:rsidTr="002839BC">
        <w:trPr>
          <w:trHeight w:val="300"/>
        </w:trPr>
        <w:tc>
          <w:tcPr>
            <w:tcW w:w="1188" w:type="dxa"/>
            <w:noWrap/>
            <w:vAlign w:val="center"/>
            <w:hideMark/>
          </w:tcPr>
          <w:p w14:paraId="38A44A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Pengujian ke</w:t>
            </w:r>
          </w:p>
        </w:tc>
        <w:tc>
          <w:tcPr>
            <w:tcW w:w="1188" w:type="dxa"/>
            <w:noWrap/>
            <w:vAlign w:val="center"/>
            <w:hideMark/>
          </w:tcPr>
          <w:p w14:paraId="11CE924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Id Pengguna</w:t>
            </w:r>
          </w:p>
        </w:tc>
        <w:tc>
          <w:tcPr>
            <w:tcW w:w="1188" w:type="dxa"/>
            <w:noWrap/>
            <w:vAlign w:val="center"/>
            <w:hideMark/>
          </w:tcPr>
          <w:p w14:paraId="3CCE2DD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Hasil prediksi</w:t>
            </w:r>
          </w:p>
        </w:tc>
        <w:tc>
          <w:tcPr>
            <w:tcW w:w="1189" w:type="dxa"/>
            <w:noWrap/>
            <w:vAlign w:val="center"/>
            <w:hideMark/>
          </w:tcPr>
          <w:p w14:paraId="4CC27E7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Jarak</w:t>
            </w:r>
          </w:p>
        </w:tc>
        <w:tc>
          <w:tcPr>
            <w:tcW w:w="1189" w:type="dxa"/>
            <w:noWrap/>
            <w:vAlign w:val="center"/>
            <w:hideMark/>
          </w:tcPr>
          <w:p w14:paraId="5C7A1C0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Prediksi</w:t>
            </w:r>
          </w:p>
        </w:tc>
      </w:tr>
      <w:tr w:rsidR="00B326EF" w:rsidRPr="00B326EF" w14:paraId="50639CFA" w14:textId="77777777" w:rsidTr="002839BC">
        <w:trPr>
          <w:trHeight w:val="300"/>
        </w:trPr>
        <w:tc>
          <w:tcPr>
            <w:tcW w:w="1188" w:type="dxa"/>
            <w:noWrap/>
            <w:vAlign w:val="center"/>
            <w:hideMark/>
          </w:tcPr>
          <w:p w14:paraId="4E135BE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w:t>
            </w:r>
          </w:p>
        </w:tc>
        <w:tc>
          <w:tcPr>
            <w:tcW w:w="1188" w:type="dxa"/>
            <w:noWrap/>
            <w:vAlign w:val="center"/>
            <w:hideMark/>
          </w:tcPr>
          <w:p w14:paraId="57B964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7E40AE0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26111D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1</w:t>
            </w:r>
          </w:p>
        </w:tc>
        <w:tc>
          <w:tcPr>
            <w:tcW w:w="1189" w:type="dxa"/>
            <w:noWrap/>
            <w:vAlign w:val="center"/>
            <w:hideMark/>
          </w:tcPr>
          <w:p w14:paraId="30F55FA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55D052AB" w14:textId="77777777" w:rsidTr="002839BC">
        <w:trPr>
          <w:trHeight w:val="300"/>
        </w:trPr>
        <w:tc>
          <w:tcPr>
            <w:tcW w:w="1188" w:type="dxa"/>
            <w:noWrap/>
            <w:vAlign w:val="center"/>
            <w:hideMark/>
          </w:tcPr>
          <w:p w14:paraId="188A00B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w:t>
            </w:r>
          </w:p>
        </w:tc>
        <w:tc>
          <w:tcPr>
            <w:tcW w:w="1188" w:type="dxa"/>
            <w:noWrap/>
            <w:vAlign w:val="center"/>
            <w:hideMark/>
          </w:tcPr>
          <w:p w14:paraId="0149EA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0BA608A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BA71DD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7</w:t>
            </w:r>
          </w:p>
        </w:tc>
        <w:tc>
          <w:tcPr>
            <w:tcW w:w="1189" w:type="dxa"/>
            <w:noWrap/>
            <w:vAlign w:val="center"/>
            <w:hideMark/>
          </w:tcPr>
          <w:p w14:paraId="55310D1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3E2929B5" w14:textId="77777777" w:rsidTr="002839BC">
        <w:trPr>
          <w:trHeight w:val="300"/>
        </w:trPr>
        <w:tc>
          <w:tcPr>
            <w:tcW w:w="1188" w:type="dxa"/>
            <w:noWrap/>
            <w:vAlign w:val="center"/>
            <w:hideMark/>
          </w:tcPr>
          <w:p w14:paraId="34005B1D"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w:t>
            </w:r>
          </w:p>
        </w:tc>
        <w:tc>
          <w:tcPr>
            <w:tcW w:w="1188" w:type="dxa"/>
            <w:noWrap/>
            <w:vAlign w:val="center"/>
            <w:hideMark/>
          </w:tcPr>
          <w:p w14:paraId="0CB43E1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79BE573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16258E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6</w:t>
            </w:r>
          </w:p>
        </w:tc>
        <w:tc>
          <w:tcPr>
            <w:tcW w:w="1189" w:type="dxa"/>
            <w:noWrap/>
            <w:vAlign w:val="center"/>
            <w:hideMark/>
          </w:tcPr>
          <w:p w14:paraId="39C7B9A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2BDC9BF1" w14:textId="77777777" w:rsidTr="002839BC">
        <w:trPr>
          <w:trHeight w:val="300"/>
        </w:trPr>
        <w:tc>
          <w:tcPr>
            <w:tcW w:w="1188" w:type="dxa"/>
            <w:noWrap/>
            <w:vAlign w:val="center"/>
            <w:hideMark/>
          </w:tcPr>
          <w:p w14:paraId="4C31E4E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4</w:t>
            </w:r>
          </w:p>
        </w:tc>
        <w:tc>
          <w:tcPr>
            <w:tcW w:w="1188" w:type="dxa"/>
            <w:noWrap/>
            <w:vAlign w:val="center"/>
            <w:hideMark/>
          </w:tcPr>
          <w:p w14:paraId="3126B4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34D5490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755FA5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7</w:t>
            </w:r>
          </w:p>
        </w:tc>
        <w:tc>
          <w:tcPr>
            <w:tcW w:w="1189" w:type="dxa"/>
            <w:noWrap/>
            <w:vAlign w:val="center"/>
            <w:hideMark/>
          </w:tcPr>
          <w:p w14:paraId="7160DBC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2A2A7908" w14:textId="77777777" w:rsidTr="002839BC">
        <w:trPr>
          <w:trHeight w:val="300"/>
        </w:trPr>
        <w:tc>
          <w:tcPr>
            <w:tcW w:w="1188" w:type="dxa"/>
            <w:noWrap/>
            <w:vAlign w:val="center"/>
            <w:hideMark/>
          </w:tcPr>
          <w:p w14:paraId="4957320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5</w:t>
            </w:r>
          </w:p>
        </w:tc>
        <w:tc>
          <w:tcPr>
            <w:tcW w:w="1188" w:type="dxa"/>
            <w:noWrap/>
            <w:vAlign w:val="center"/>
            <w:hideMark/>
          </w:tcPr>
          <w:p w14:paraId="31265F2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281E232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2736846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1822DF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DD54B52" w14:textId="77777777" w:rsidTr="002839BC">
        <w:trPr>
          <w:trHeight w:val="300"/>
        </w:trPr>
        <w:tc>
          <w:tcPr>
            <w:tcW w:w="1188" w:type="dxa"/>
            <w:noWrap/>
            <w:vAlign w:val="center"/>
            <w:hideMark/>
          </w:tcPr>
          <w:p w14:paraId="3A71FE2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6</w:t>
            </w:r>
          </w:p>
        </w:tc>
        <w:tc>
          <w:tcPr>
            <w:tcW w:w="1188" w:type="dxa"/>
            <w:noWrap/>
            <w:vAlign w:val="center"/>
            <w:hideMark/>
          </w:tcPr>
          <w:p w14:paraId="422FD444"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FEF14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51E272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75332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009978A" w14:textId="77777777" w:rsidTr="002839BC">
        <w:trPr>
          <w:trHeight w:val="300"/>
        </w:trPr>
        <w:tc>
          <w:tcPr>
            <w:tcW w:w="1188" w:type="dxa"/>
            <w:noWrap/>
            <w:vAlign w:val="center"/>
            <w:hideMark/>
          </w:tcPr>
          <w:p w14:paraId="0AB75CA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7</w:t>
            </w:r>
          </w:p>
        </w:tc>
        <w:tc>
          <w:tcPr>
            <w:tcW w:w="1188" w:type="dxa"/>
            <w:noWrap/>
            <w:vAlign w:val="center"/>
            <w:hideMark/>
          </w:tcPr>
          <w:p w14:paraId="3769968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68BFC3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FA9E08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5</w:t>
            </w:r>
          </w:p>
        </w:tc>
        <w:tc>
          <w:tcPr>
            <w:tcW w:w="1189" w:type="dxa"/>
            <w:noWrap/>
            <w:vAlign w:val="center"/>
            <w:hideMark/>
          </w:tcPr>
          <w:p w14:paraId="53174D9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551EF821" w14:textId="77777777" w:rsidTr="002839BC">
        <w:trPr>
          <w:trHeight w:val="300"/>
        </w:trPr>
        <w:tc>
          <w:tcPr>
            <w:tcW w:w="1188" w:type="dxa"/>
            <w:noWrap/>
            <w:vAlign w:val="center"/>
            <w:hideMark/>
          </w:tcPr>
          <w:p w14:paraId="4B076D9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8</w:t>
            </w:r>
          </w:p>
        </w:tc>
        <w:tc>
          <w:tcPr>
            <w:tcW w:w="1188" w:type="dxa"/>
            <w:noWrap/>
            <w:vAlign w:val="center"/>
            <w:hideMark/>
          </w:tcPr>
          <w:p w14:paraId="7704E9C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1288D3D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26342F5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5</w:t>
            </w:r>
          </w:p>
        </w:tc>
        <w:tc>
          <w:tcPr>
            <w:tcW w:w="1189" w:type="dxa"/>
            <w:noWrap/>
            <w:vAlign w:val="center"/>
            <w:hideMark/>
          </w:tcPr>
          <w:p w14:paraId="3B08A14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101A8D31" w14:textId="77777777" w:rsidTr="002839BC">
        <w:trPr>
          <w:trHeight w:val="300"/>
        </w:trPr>
        <w:tc>
          <w:tcPr>
            <w:tcW w:w="1188" w:type="dxa"/>
            <w:noWrap/>
            <w:vAlign w:val="center"/>
            <w:hideMark/>
          </w:tcPr>
          <w:p w14:paraId="2021E8B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9</w:t>
            </w:r>
          </w:p>
        </w:tc>
        <w:tc>
          <w:tcPr>
            <w:tcW w:w="1188" w:type="dxa"/>
            <w:noWrap/>
            <w:vAlign w:val="center"/>
            <w:hideMark/>
          </w:tcPr>
          <w:p w14:paraId="4FE8E54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4B0D53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EF0AB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0</w:t>
            </w:r>
          </w:p>
        </w:tc>
        <w:tc>
          <w:tcPr>
            <w:tcW w:w="1189" w:type="dxa"/>
            <w:noWrap/>
            <w:vAlign w:val="center"/>
            <w:hideMark/>
          </w:tcPr>
          <w:p w14:paraId="720049C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481C6598" w14:textId="77777777" w:rsidTr="002839BC">
        <w:trPr>
          <w:trHeight w:val="300"/>
        </w:trPr>
        <w:tc>
          <w:tcPr>
            <w:tcW w:w="1188" w:type="dxa"/>
            <w:noWrap/>
            <w:vAlign w:val="center"/>
            <w:hideMark/>
          </w:tcPr>
          <w:p w14:paraId="65A752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0</w:t>
            </w:r>
          </w:p>
        </w:tc>
        <w:tc>
          <w:tcPr>
            <w:tcW w:w="1188" w:type="dxa"/>
            <w:noWrap/>
            <w:vAlign w:val="center"/>
            <w:hideMark/>
          </w:tcPr>
          <w:p w14:paraId="5F0411A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A26AF8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927AE4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8</w:t>
            </w:r>
          </w:p>
        </w:tc>
        <w:tc>
          <w:tcPr>
            <w:tcW w:w="1189" w:type="dxa"/>
            <w:noWrap/>
            <w:vAlign w:val="center"/>
            <w:hideMark/>
          </w:tcPr>
          <w:p w14:paraId="02566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212252" w:rsidRPr="00B326EF" w14:paraId="30CFA66D" w14:textId="77777777" w:rsidTr="002839BC">
        <w:trPr>
          <w:trHeight w:val="300"/>
        </w:trPr>
        <w:tc>
          <w:tcPr>
            <w:tcW w:w="1188" w:type="dxa"/>
            <w:noWrap/>
            <w:vAlign w:val="center"/>
          </w:tcPr>
          <w:p w14:paraId="79D7A061" w14:textId="43048DCF" w:rsidR="00212252" w:rsidRPr="00B326EF" w:rsidRDefault="00212252" w:rsidP="00B326EF">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w:t>
            </w:r>
          </w:p>
        </w:tc>
        <w:tc>
          <w:tcPr>
            <w:tcW w:w="1188" w:type="dxa"/>
            <w:noWrap/>
            <w:vAlign w:val="center"/>
          </w:tcPr>
          <w:p w14:paraId="60309DAD" w14:textId="430D5693"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8" w:type="dxa"/>
            <w:noWrap/>
            <w:vAlign w:val="center"/>
          </w:tcPr>
          <w:p w14:paraId="441DDA2D" w14:textId="4417C245"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4847D281" w14:textId="5889C42B"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066376C2" w14:textId="0EAA3941"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r>
      <w:tr w:rsidR="00B326EF" w:rsidRPr="00B326EF" w14:paraId="256A831D" w14:textId="77777777" w:rsidTr="002839BC">
        <w:trPr>
          <w:trHeight w:val="300"/>
        </w:trPr>
        <w:tc>
          <w:tcPr>
            <w:tcW w:w="1188" w:type="dxa"/>
            <w:noWrap/>
            <w:vAlign w:val="center"/>
            <w:hideMark/>
          </w:tcPr>
          <w:p w14:paraId="20F1056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6</w:t>
            </w:r>
          </w:p>
        </w:tc>
        <w:tc>
          <w:tcPr>
            <w:tcW w:w="1188" w:type="dxa"/>
            <w:noWrap/>
            <w:vAlign w:val="center"/>
            <w:hideMark/>
          </w:tcPr>
          <w:p w14:paraId="596988A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40AB492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06222DA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683DC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bl>
    <w:p w14:paraId="6265B316" w14:textId="5AF277B8" w:rsidR="00B326EF" w:rsidRDefault="00B326EF" w:rsidP="00DB54FB">
      <w:pPr>
        <w:pStyle w:val="pasal"/>
        <w:numPr>
          <w:ilvl w:val="0"/>
          <w:numId w:val="0"/>
        </w:numPr>
        <w:ind w:left="1985"/>
      </w:pPr>
      <w:r>
        <w:lastRenderedPageBreak/>
        <w:t>*Tabel selengkapnya pada Lampiran 6</w:t>
      </w:r>
    </w:p>
    <w:p w14:paraId="709F1193" w14:textId="77777777" w:rsidR="00B326EF" w:rsidRPr="0087717C" w:rsidRDefault="00B326EF" w:rsidP="00B326EF">
      <w:pPr>
        <w:spacing w:after="0" w:line="480" w:lineRule="auto"/>
        <w:ind w:left="1985"/>
        <w:jc w:val="both"/>
        <w:rPr>
          <w:rFonts w:ascii="Times New Roman" w:hAnsi="Times New Roman"/>
          <w:iCs/>
          <w:sz w:val="24"/>
          <w:lang w:val="en-US"/>
        </w:rPr>
      </w:pPr>
      <w:r w:rsidRPr="0087717C">
        <w:rPr>
          <w:rFonts w:ascii="Times New Roman" w:hAnsi="Times New Roman"/>
          <w:iCs/>
          <w:sz w:val="24"/>
          <w:lang w:val="en-US"/>
        </w:rPr>
        <w:t>Keterangan:</w:t>
      </w:r>
    </w:p>
    <w:p w14:paraId="217220AD" w14:textId="77777777" w:rsidR="00B326EF" w:rsidRDefault="00B326EF" w:rsidP="00B326EF">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325C5275" w14:textId="77777777" w:rsidR="00B326EF" w:rsidRPr="004B689D" w:rsidRDefault="00B326EF" w:rsidP="00B326EF">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DB54FB">
      <w:pPr>
        <w:pStyle w:val="pasal"/>
        <w:numPr>
          <w:ilvl w:val="0"/>
          <w:numId w:val="0"/>
        </w:numPr>
        <w:ind w:left="1985"/>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DB54FB">
      <w:pPr>
        <w:pStyle w:val="pasal"/>
        <w:numPr>
          <w:ilvl w:val="0"/>
          <w:numId w:val="0"/>
        </w:numPr>
        <w:ind w:left="1985"/>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775346D" w:rsidR="00A423C5" w:rsidRDefault="007C5B18" w:rsidP="005D33DB">
      <w:pPr>
        <w:pStyle w:val="pasal-sub"/>
      </w:pPr>
      <w:r>
        <w:t xml:space="preserve">Hitung nilai rata-rata dari </w:t>
      </w:r>
      <w:r w:rsidR="00BC418F">
        <w:t>jarak</w:t>
      </w:r>
      <w:r w:rsidR="00974C37">
        <w:t xml:space="preserve"> (x) dengan menambahkan semua</w:t>
      </w:r>
      <w:r w:rsidR="00BC418F">
        <w:t xml:space="preserve"> jarak hasil prediksi dan membagi dengan banyak sample (n), perhitungan ini dapat menggunakan Persamaan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27098E"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3EBD9DAB" w:rsidR="00BC418F" w:rsidRDefault="00BC418F"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20</w:t>
            </w:r>
            <w:r w:rsidR="0027098E">
              <w:rPr>
                <w:noProof/>
              </w:rPr>
              <w:fldChar w:fldCharType="end"/>
            </w:r>
            <w:r>
              <w:t>)</w:t>
            </w:r>
          </w:p>
        </w:tc>
      </w:tr>
    </w:tbl>
    <w:p w14:paraId="1919F7FC" w14:textId="77777777" w:rsidR="00BC418F" w:rsidRDefault="00BC418F" w:rsidP="002839BC">
      <w:pPr>
        <w:pStyle w:val="pasal-sub"/>
        <w:numPr>
          <w:ilvl w:val="0"/>
          <w:numId w:val="0"/>
        </w:numPr>
        <w:spacing w:after="0"/>
        <w:ind w:left="2160"/>
      </w:pPr>
      <w:bookmarkStart w:id="175" w:name="_Hlk82372750"/>
      <w:r>
        <w:t>Keterangan:</w:t>
      </w:r>
    </w:p>
    <w:p w14:paraId="398C0CD5" w14:textId="77777777" w:rsidR="00BC418F" w:rsidRDefault="00BC418F" w:rsidP="002839BC">
      <w:pPr>
        <w:pStyle w:val="pasal-sub"/>
        <w:numPr>
          <w:ilvl w:val="0"/>
          <w:numId w:val="0"/>
        </w:numPr>
        <w:spacing w:before="0" w:after="0" w:line="240" w:lineRule="auto"/>
        <w:ind w:left="2160"/>
      </w:pPr>
      <w:r>
        <w:lastRenderedPageBreak/>
        <w:t>x = variable untuk nilai rata-rata</w:t>
      </w:r>
    </w:p>
    <w:p w14:paraId="6B2AB0A2" w14:textId="698B92AF" w:rsidR="00BC418F" w:rsidRDefault="00BC418F" w:rsidP="002839BC">
      <w:pPr>
        <w:pStyle w:val="pasal-sub"/>
        <w:numPr>
          <w:ilvl w:val="0"/>
          <w:numId w:val="0"/>
        </w:numPr>
        <w:spacing w:before="0" w:line="240" w:lineRule="auto"/>
        <w:ind w:left="2160"/>
      </w:pPr>
      <w:r>
        <w:t>n = variable untuk banyak sampel</w:t>
      </w:r>
    </w:p>
    <w:bookmarkEnd w:id="175"/>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27098E"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27098E"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36E6D38C" w:rsidR="00BC418F" w:rsidRDefault="00BC418F"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21</w:t>
            </w:r>
            <w:r w:rsidR="0027098E">
              <w:rPr>
                <w:noProof/>
              </w:rPr>
              <w:fldChar w:fldCharType="end"/>
            </w:r>
            <w:r>
              <w:t>)</w:t>
            </w:r>
          </w:p>
        </w:tc>
      </w:tr>
    </w:tbl>
    <w:p w14:paraId="0E3651D2" w14:textId="44D9009B" w:rsidR="00BC418F" w:rsidRDefault="007241BD" w:rsidP="005D33DB">
      <w:pPr>
        <w:pStyle w:val="pasal-sub"/>
      </w:pPr>
      <w:r>
        <w:t xml:space="preserve">Hitung </w:t>
      </w:r>
      <w:r>
        <w:rPr>
          <w:i/>
        </w:rPr>
        <w:t xml:space="preserve">Standart Deviasi </w:t>
      </w:r>
      <w:r>
        <w:t>sesuai denngan persamaan 1.22 beriku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370A9820" w:rsidR="007241BD" w:rsidRDefault="007241BD"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22</w:t>
            </w:r>
            <w:r w:rsidR="0027098E">
              <w:rPr>
                <w:noProof/>
              </w:rPr>
              <w:fldChar w:fldCharType="end"/>
            </w:r>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176" w:name="_Hlk82372854"/>
      <w:r w:rsidRPr="00CD387C">
        <w:rPr>
          <w:rFonts w:ascii="Times New Roman" w:hAnsi="Times New Roman"/>
          <w:iCs/>
          <w:sz w:val="24"/>
          <w:lang w:val="en-US"/>
        </w:rPr>
        <w:t>Keterangan:</w:t>
      </w:r>
    </w:p>
    <w:p w14:paraId="316CE16E" w14:textId="77777777" w:rsidR="00CD387C" w:rsidRPr="00DD3C5F" w:rsidRDefault="00CD387C" w:rsidP="00CD387C">
      <w:pPr>
        <w:tabs>
          <w:tab w:val="left" w:leader="dot" w:pos="7088"/>
        </w:tabs>
        <w:spacing w:line="240" w:lineRule="auto"/>
        <w:ind w:left="2268"/>
        <w:rPr>
          <w:rFonts w:eastAsiaTheme="minorEastAsia"/>
          <w:i/>
          <w:iCs/>
        </w:rPr>
      </w:pPr>
      <m:oMath>
        <m:r>
          <w:rPr>
            <w:rFonts w:ascii="Cambria Math" w:eastAsiaTheme="minorEastAsia" w:hAnsi="Cambria Math"/>
          </w:rPr>
          <m:t>σ</m:t>
        </m:r>
      </m:oMath>
      <w:r w:rsidRPr="00DD3C5F">
        <w:rPr>
          <w:rFonts w:eastAsiaTheme="minorEastAsia"/>
        </w:rPr>
        <w:t xml:space="preserve"> = variabel untuk nilai </w:t>
      </w:r>
      <w:r w:rsidRPr="00DD3C5F">
        <w:rPr>
          <w:rFonts w:eastAsiaTheme="minorEastAsia"/>
          <w:i/>
          <w:iCs/>
        </w:rPr>
        <w:t>Standard Deviation</w:t>
      </w:r>
    </w:p>
    <w:p w14:paraId="39110457" w14:textId="77777777" w:rsidR="00CD387C" w:rsidRPr="00DD3C5F" w:rsidRDefault="00CD387C" w:rsidP="00CD387C">
      <w:pPr>
        <w:tabs>
          <w:tab w:val="left" w:leader="dot" w:pos="7088"/>
        </w:tabs>
        <w:spacing w:line="240" w:lineRule="auto"/>
        <w:ind w:left="2268"/>
        <w:rPr>
          <w:rFonts w:eastAsiaTheme="minorEastAsia"/>
        </w:rPr>
      </w:pPr>
      <m:oMath>
        <m:r>
          <w:rPr>
            <w:rFonts w:ascii="Cambria Math" w:hAnsi="Cambria Math"/>
          </w:rPr>
          <m:t>x</m:t>
        </m:r>
      </m:oMath>
      <w:r w:rsidRPr="00DD3C5F">
        <w:rPr>
          <w:rFonts w:eastAsiaTheme="minorEastAsia"/>
        </w:rPr>
        <w:t xml:space="preserve"> = variabel untuk nilai sampel</w:t>
      </w:r>
    </w:p>
    <w:p w14:paraId="5CE04D1A" w14:textId="77777777" w:rsidR="00CD387C" w:rsidRPr="00DD3C5F" w:rsidRDefault="0027098E" w:rsidP="00CD387C">
      <w:pPr>
        <w:tabs>
          <w:tab w:val="left" w:leader="dot" w:pos="7088"/>
        </w:tabs>
        <w:spacing w:line="240" w:lineRule="auto"/>
        <w:ind w:left="2268"/>
        <w:rPr>
          <w:rFonts w:eastAsiaTheme="minorEastAsia"/>
        </w:rPr>
      </w:pPr>
      <m:oMath>
        <m:acc>
          <m:accPr>
            <m:chr m:val="̅"/>
            <m:ctrlPr>
              <w:rPr>
                <w:rFonts w:ascii="Cambria Math" w:hAnsi="Cambria Math"/>
                <w:i/>
              </w:rPr>
            </m:ctrlPr>
          </m:accPr>
          <m:e>
            <m:r>
              <w:rPr>
                <w:rFonts w:ascii="Cambria Math" w:hAnsi="Cambria Math"/>
              </w:rPr>
              <m:t>x</m:t>
            </m:r>
          </m:e>
        </m:acc>
      </m:oMath>
      <w:r w:rsidR="00CD387C" w:rsidRPr="00DD3C5F">
        <w:rPr>
          <w:rFonts w:eastAsiaTheme="minorEastAsia"/>
        </w:rPr>
        <w:t xml:space="preserve"> = variabel untuk nilai rata-rata (</w:t>
      </w:r>
      <w:r w:rsidR="00CD387C" w:rsidRPr="00DD3C5F">
        <w:rPr>
          <w:rFonts w:eastAsiaTheme="minorEastAsia"/>
          <w:i/>
          <w:iCs/>
        </w:rPr>
        <w:t>mean</w:t>
      </w:r>
      <w:r w:rsidR="00CD387C" w:rsidRPr="00DD3C5F">
        <w:rPr>
          <w:rFonts w:eastAsiaTheme="minorEastAsia"/>
        </w:rPr>
        <w:t>)</w:t>
      </w:r>
    </w:p>
    <w:p w14:paraId="23FAD3EF" w14:textId="77777777" w:rsidR="00CD387C"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bookmarkEnd w:id="176"/>
    <w:p w14:paraId="04620D11" w14:textId="51E17966" w:rsidR="00CD387C" w:rsidRPr="00CD387C" w:rsidRDefault="00CD387C" w:rsidP="005D33DB">
      <w:pPr>
        <w:pStyle w:val="pasal-sub"/>
      </w:pPr>
      <w:r w:rsidRPr="00CD387C">
        <w:t xml:space="preserve">Tentukan nilai kepercayaan. Dalam pengujian ini penulis menentukan tingkat kepercayaan 95%. </w:t>
      </w:r>
    </w:p>
    <w:p w14:paraId="47205AA3" w14:textId="401B8AF4" w:rsidR="00CD387C" w:rsidRDefault="00CD387C" w:rsidP="005D33DB">
      <w:pPr>
        <w:pStyle w:val="pasal-sub"/>
      </w:pPr>
      <w:r w:rsidRPr="00CD387C">
        <w:t xml:space="preserve">Hitung margin kesalahan (margin of error). Dengan </w:t>
      </w:r>
      <w:r>
        <w:t>Persamaan 1.23</w:t>
      </w:r>
      <w:r w:rsidRPr="00CD387C">
        <w:t xml:space="preserve"> berikut</w:t>
      </w:r>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27098E"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3B83DD9E" w:rsidR="00CD387C" w:rsidRDefault="00CD387C"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23</w:t>
            </w:r>
            <w:r w:rsidR="0027098E">
              <w:rPr>
                <w:noProof/>
              </w:rPr>
              <w:fldChar w:fldCharType="end"/>
            </w:r>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A22037" w:rsidRDefault="0027098E" w:rsidP="00CD387C">
      <w:pPr>
        <w:tabs>
          <w:tab w:val="left" w:leader="dot" w:pos="7088"/>
        </w:tabs>
        <w:spacing w:line="240" w:lineRule="auto"/>
        <w:ind w:left="2268"/>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a/2</m:t>
            </m:r>
          </m:sub>
        </m:sSub>
      </m:oMath>
      <w:r w:rsidR="00CD387C" w:rsidRPr="00A22037">
        <w:rPr>
          <w:rFonts w:eastAsiaTheme="minorEastAsia"/>
        </w:rPr>
        <w:t xml:space="preserve"> = variabel untuk nilai Koefisien Kepercayaan</w:t>
      </w:r>
    </w:p>
    <w:p w14:paraId="2B6A6DB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eastAsiaTheme="minorEastAsia" w:hAnsi="Cambria Math"/>
          </w:rPr>
          <m:t>a</m:t>
        </m:r>
      </m:oMath>
      <w:r w:rsidRPr="00A22037">
        <w:rPr>
          <w:rFonts w:eastAsiaTheme="minorEastAsia"/>
        </w:rPr>
        <w:t xml:space="preserve"> = variabel untuk nilai Tingkat Kepercayaan</w:t>
      </w:r>
    </w:p>
    <w:p w14:paraId="2D00D96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hAnsi="Cambria Math"/>
          </w:rPr>
          <m:t>σ</m:t>
        </m:r>
      </m:oMath>
      <w:r w:rsidRPr="00A22037">
        <w:rPr>
          <w:rFonts w:eastAsiaTheme="minorEastAsia"/>
        </w:rPr>
        <w:t xml:space="preserve"> = variabel untuk nilai </w:t>
      </w:r>
      <w:r w:rsidRPr="00A22037">
        <w:rPr>
          <w:rFonts w:eastAsiaTheme="minorEastAsia"/>
          <w:i/>
          <w:iCs/>
        </w:rPr>
        <w:t>Standard Deviation</w:t>
      </w:r>
    </w:p>
    <w:p w14:paraId="14A22EC6" w14:textId="77777777" w:rsidR="00CD387C" w:rsidRPr="002A4868"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p w14:paraId="15C6A947" w14:textId="77777777" w:rsidR="007241BD" w:rsidRDefault="005F5931" w:rsidP="005F5931">
      <w:pPr>
        <w:pStyle w:val="pasal-sub"/>
        <w:numPr>
          <w:ilvl w:val="0"/>
          <w:numId w:val="17"/>
        </w:numPr>
      </w:pPr>
      <w:r>
        <w:t xml:space="preserve">Untuk </w:t>
      </w:r>
      <w:r w:rsidRPr="005F5931">
        <w:t>menghitung margin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F5931">
      <w:pPr>
        <w:pStyle w:val="pasal-sub"/>
        <w:numPr>
          <w:ilvl w:val="0"/>
          <w:numId w:val="17"/>
        </w:numPr>
      </w:pPr>
      <w:r w:rsidRPr="005F5931">
        <w:t>Kemudian bagi 0,95 dengan 2. Dan mendapatkan hasil 0,475</w:t>
      </w:r>
      <w:r>
        <w:t>.</w:t>
      </w:r>
    </w:p>
    <w:p w14:paraId="2CC48971" w14:textId="27C06FD3" w:rsidR="005F5931" w:rsidRDefault="005F5931" w:rsidP="005F5931">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5A7D4AA7" w:rsidR="005F5931" w:rsidRPr="005F5931" w:rsidRDefault="005F5931" w:rsidP="005F5931">
      <w:pPr>
        <w:pStyle w:val="Caption"/>
        <w:ind w:left="0"/>
        <w:rPr>
          <w:lang w:val="en-US"/>
        </w:rPr>
      </w:pPr>
      <w:bookmarkStart w:id="177" w:name="_Toc82813381"/>
      <w:r>
        <w:t xml:space="preserve">Tabel 4. </w:t>
      </w:r>
      <w:r>
        <w:fldChar w:fldCharType="begin"/>
      </w:r>
      <w:r>
        <w:instrText xml:space="preserve"> SEQ Tabel_4. \* ARABIC </w:instrText>
      </w:r>
      <w:r>
        <w:fldChar w:fldCharType="separate"/>
      </w:r>
      <w:r w:rsidR="007429A7">
        <w:rPr>
          <w:noProof/>
        </w:rPr>
        <w:t>18</w:t>
      </w:r>
      <w:r>
        <w:fldChar w:fldCharType="end"/>
      </w:r>
      <w:r>
        <w:rPr>
          <w:lang w:val="en-US"/>
        </w:rPr>
        <w:t xml:space="preserve"> Z Index</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r w:rsidRPr="005F5931">
        <w:t>Melihat nilai pada Tabel 4.</w:t>
      </w:r>
      <w:r>
        <w:t>18</w:t>
      </w:r>
      <w:r w:rsidRPr="005F5931">
        <w:t>, titik terdekat untuk nilai 0,475 adalah 1,96. Pada persimpangan 1,9 dan 0,06</w:t>
      </w:r>
      <w:r>
        <w:t>. Masukan titik 1</w:t>
      </w:r>
      <w:r w:rsidR="009B181C">
        <w:t>,</w:t>
      </w:r>
      <w:r>
        <w:t>9 dan 0</w:t>
      </w:r>
      <w:r w:rsidR="009B181C">
        <w:t>,06 ke Persamaan 1.23 sehingga menghasilkan Persamaan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27098E"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2829BFF9" w:rsidR="005F5931" w:rsidRDefault="005F5931"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24</w:t>
            </w:r>
            <w:r w:rsidR="0027098E">
              <w:rPr>
                <w:noProof/>
              </w:rPr>
              <w:fldChar w:fldCharType="end"/>
            </w:r>
            <w:r>
              <w:t>)</w:t>
            </w:r>
          </w:p>
        </w:tc>
      </w:tr>
    </w:tbl>
    <w:p w14:paraId="01FFA651" w14:textId="0D3A49B2" w:rsidR="005F5931" w:rsidRDefault="009B181C" w:rsidP="005F5931">
      <w:pPr>
        <w:pStyle w:val="pasal-sub"/>
        <w:numPr>
          <w:ilvl w:val="0"/>
          <w:numId w:val="18"/>
        </w:numPr>
      </w:pPr>
      <w:r w:rsidRPr="009B181C">
        <w:t>Selanjutnya hitung kesalahan standar</w:t>
      </w:r>
      <w:r>
        <w:t xml:space="preserve">.  Masukan nilai </w:t>
      </w:r>
      <w:r>
        <w:rPr>
          <w:i/>
          <w:iCs w:val="0"/>
        </w:rPr>
        <w:t xml:space="preserve">Standart Deviasi </w:t>
      </w:r>
      <w:r>
        <w:t xml:space="preserve">dan akar dari jumlah data ke </w:t>
      </w:r>
      <w:r>
        <w:lastRenderedPageBreak/>
        <w:t>Persamaan 1.23 sehingga menghasilkan Persamaan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27098E"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27098E"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64941D46" w:rsidR="009B181C" w:rsidRDefault="009B181C"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25</w:t>
            </w:r>
            <w:r w:rsidR="0027098E">
              <w:rPr>
                <w:noProof/>
              </w:rPr>
              <w:fldChar w:fldCharType="end"/>
            </w:r>
            <w:r>
              <w:t>)</w:t>
            </w:r>
          </w:p>
        </w:tc>
      </w:tr>
    </w:tbl>
    <w:p w14:paraId="1AD34B26" w14:textId="77777777" w:rsidR="009B181C" w:rsidRDefault="00002765" w:rsidP="005F5931">
      <w:pPr>
        <w:pStyle w:val="pasal-sub"/>
        <w:numPr>
          <w:ilvl w:val="0"/>
          <w:numId w:val="18"/>
        </w:numPr>
      </w:pPr>
      <w:r>
        <w:t>Selanjutnya masukan semua nilai  dari Persamaan 1.24 dan Persamaan 1.25 ke Persamaan 1.23 sehingga menghasilkan Persamaan 1.26 beriku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27098E"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27098E"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184584F3" w:rsidR="00002765" w:rsidRDefault="00002765"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26</w:t>
            </w:r>
            <w:r w:rsidR="0027098E">
              <w:rPr>
                <w:noProof/>
              </w:rPr>
              <w:fldChar w:fldCharType="end"/>
            </w:r>
            <w:r>
              <w:t>)</w:t>
            </w:r>
          </w:p>
        </w:tc>
      </w:tr>
    </w:tbl>
    <w:p w14:paraId="45C70D97" w14:textId="77777777" w:rsidR="00002765" w:rsidRDefault="005D33DB" w:rsidP="005D33DB">
      <w:pPr>
        <w:pStyle w:val="pasal-sub"/>
      </w:pPr>
      <w:r w:rsidRPr="005D33DB">
        <w:t xml:space="preserve">Mencari interval kepercayaan. Untuk menghitung interval kepercayaan dapat menggunakan </w:t>
      </w:r>
      <w:r>
        <w:t>P</w:t>
      </w:r>
      <w:r w:rsidRPr="005D33DB">
        <w:t xml:space="preserve">ersamaan </w:t>
      </w:r>
      <w:r>
        <w:t>1.27</w:t>
      </w:r>
      <w:r w:rsidRPr="005D33DB">
        <w:t xml:space="preserve"> berikut</w:t>
      </w:r>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27098E"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98,02</m:t>
                </m:r>
              </m:oMath>
            </m:oMathPara>
          </w:p>
        </w:tc>
        <w:tc>
          <w:tcPr>
            <w:tcW w:w="561" w:type="dxa"/>
            <w:vAlign w:val="center"/>
          </w:tcPr>
          <w:p w14:paraId="2E8271C1" w14:textId="44E6DE11" w:rsidR="005D33DB" w:rsidRDefault="005D33DB"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27</w:t>
            </w:r>
            <w:r w:rsidR="0027098E">
              <w:rPr>
                <w:noProof/>
              </w:rPr>
              <w:fldChar w:fldCharType="end"/>
            </w:r>
            <w:r>
              <w:t>)</w:t>
            </w:r>
          </w:p>
        </w:tc>
      </w:tr>
    </w:tbl>
    <w:p w14:paraId="06EE2B13" w14:textId="5E94BD70" w:rsidR="005D33DB" w:rsidRDefault="005D33DB" w:rsidP="005D33DB">
      <w:pPr>
        <w:pStyle w:val="pasal-sub"/>
      </w:pPr>
      <w:r>
        <w:t xml:space="preserve">Dari Persamaan 1.27 didapatkan hasil bahwa nilai </w:t>
      </w:r>
      <w:r>
        <w:rPr>
          <w:i/>
          <w:iCs w:val="0"/>
        </w:rPr>
        <w:t>lower</w:t>
      </w:r>
      <w:r w:rsidR="00AA35BF">
        <w:rPr>
          <w:i/>
          <w:iCs w:val="0"/>
        </w:rPr>
        <w:t xml:space="preserve"> </w:t>
      </w:r>
      <w:r w:rsidR="00AA35BF">
        <w:t>(jarak terdekat)</w:t>
      </w:r>
      <w:r>
        <w:rPr>
          <w:i/>
          <w:iCs w:val="0"/>
        </w:rPr>
        <w:t xml:space="preserve"> </w:t>
      </w:r>
      <w:r>
        <w:t xml:space="preserve">adalah 98,02 dan nilai </w:t>
      </w:r>
      <w:r>
        <w:rPr>
          <w:i/>
          <w:iCs w:val="0"/>
        </w:rPr>
        <w:t>upper</w:t>
      </w:r>
      <w:r w:rsidR="00AA35BF">
        <w:rPr>
          <w:i/>
          <w:iCs w:val="0"/>
        </w:rPr>
        <w:t xml:space="preserve"> </w:t>
      </w:r>
      <w:r w:rsidR="00AA35BF">
        <w:t>(jarak terjauh)</w:t>
      </w:r>
      <w:r>
        <w:rPr>
          <w:i/>
          <w:iCs w:val="0"/>
        </w:rPr>
        <w:t xml:space="preserve"> </w:t>
      </w:r>
      <w:r>
        <w:lastRenderedPageBreak/>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iCs w:val="0"/>
        </w:rPr>
        <w:t xml:space="preserve">range </w:t>
      </w:r>
      <w:r w:rsidR="00AA35BF">
        <w:t xml:space="preserve">jarak hasil prediksi yaitu antara 98.02 sampai dengan 116,56 atau jika dirubah menjadi persen dengan batasan 140 akan menghasilkan </w:t>
      </w:r>
      <w:r w:rsidR="0086002D">
        <w:t>P</w:t>
      </w:r>
      <w:r w:rsidR="00AA35BF">
        <w:t>ersamaan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55950C53" w:rsidR="00AA35BF" w:rsidRDefault="00AA35BF" w:rsidP="0042043D">
            <w:pPr>
              <w:pStyle w:val="base"/>
              <w:ind w:left="0" w:firstLine="0"/>
              <w:jc w:val="center"/>
            </w:pPr>
            <w:r>
              <w:t>(</w:t>
            </w:r>
            <w:r>
              <w:fldChar w:fldCharType="begin"/>
            </w:r>
            <w:r>
              <w:instrText xml:space="preserve"> PAGEREF _Ref74767509 \h </w:instrText>
            </w:r>
            <w:r>
              <w:fldChar w:fldCharType="separate"/>
            </w:r>
            <w:r w:rsidR="007429A7">
              <w:rPr>
                <w:noProof/>
              </w:rPr>
              <w:t>1</w:t>
            </w:r>
            <w:r>
              <w:fldChar w:fldCharType="end"/>
            </w:r>
            <w:r>
              <w:t>.</w:t>
            </w:r>
            <w:r w:rsidR="0027098E">
              <w:fldChar w:fldCharType="begin"/>
            </w:r>
            <w:r w:rsidR="0027098E">
              <w:instrText xml:space="preserve"> SEQ  eq \* MERGEFORMAT </w:instrText>
            </w:r>
            <w:r w:rsidR="0027098E">
              <w:fldChar w:fldCharType="separate"/>
            </w:r>
            <w:r w:rsidR="007429A7">
              <w:rPr>
                <w:noProof/>
              </w:rPr>
              <w:t>28</w:t>
            </w:r>
            <w:r w:rsidR="0027098E">
              <w:rPr>
                <w:noProof/>
              </w:rPr>
              <w:fldChar w:fldCharType="end"/>
            </w:r>
            <w:r>
              <w:t>)</w:t>
            </w:r>
          </w:p>
        </w:tc>
      </w:tr>
    </w:tbl>
    <w:p w14:paraId="70F315EE" w14:textId="088F74DC" w:rsidR="00AA35BF" w:rsidRDefault="0086002D" w:rsidP="005D33DB">
      <w:pPr>
        <w:pStyle w:val="pasal-sub"/>
      </w:pPr>
      <w:r>
        <w:t>Kesimpulan pengujian jika dengan id pengguna yang sudah diketahui jika dirubah menjadi bentuk persen adalah dari 28 gambar wajah maka akurasi yang diperoleh antara 16,74% hingga 29,99%.</w:t>
      </w:r>
    </w:p>
    <w:p w14:paraId="37BCD52C" w14:textId="24BCD820" w:rsidR="00EE7ACE" w:rsidRDefault="00EE7ACE" w:rsidP="00EE7ACE">
      <w:pPr>
        <w:pStyle w:val="Heading3"/>
      </w:pPr>
      <w:bookmarkStart w:id="178" w:name="_Toc82813353"/>
      <w:r>
        <w:t>Evaluasi Hasil Pengujian</w:t>
      </w:r>
      <w:bookmarkEnd w:id="178"/>
    </w:p>
    <w:p w14:paraId="3E3F046E" w14:textId="77777777" w:rsidR="001107C3" w:rsidRDefault="001107C3" w:rsidP="001107C3">
      <w:pPr>
        <w:pStyle w:val="base"/>
        <w:ind w:left="1418"/>
      </w:pPr>
      <w:r w:rsidRPr="001107C3">
        <w:t xml:space="preserve">Berdasarkan dari pengujian </w:t>
      </w:r>
      <w:r>
        <w:t>tersebut</w:t>
      </w:r>
      <w:r w:rsidRPr="001107C3">
        <w:t>, maka berikut ini evaluasi hasil pengujian yang telah dilakukan</w:t>
      </w:r>
      <w:r>
        <w:t>:</w:t>
      </w:r>
    </w:p>
    <w:p w14:paraId="4BEDFC5F" w14:textId="77777777" w:rsidR="001107C3" w:rsidRDefault="001107C3" w:rsidP="00EA588A">
      <w:pPr>
        <w:pStyle w:val="ayat-sub"/>
      </w:pPr>
      <w:r>
        <w:t>Berdasarkan pengujian sistem absensi tersebut dapat mengenali lebih baik terhadap gambar dengan wajah datar dikarenakan dataset yang terbatas. Namun jika menginginkan sistem absensi yang dapat mengenali wajah dengan ekspresi tertentu, model pengenalan wajahnya perlu dilatih untuk mengenali ekspresi tersebut.</w:t>
      </w:r>
    </w:p>
    <w:p w14:paraId="105C4D63" w14:textId="77777777" w:rsidR="001107C3" w:rsidRDefault="001107C3" w:rsidP="00EA588A">
      <w:pPr>
        <w:pStyle w:val="ayat-sub"/>
      </w:pPr>
      <w:r>
        <w:lastRenderedPageBreak/>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4210B954"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rPr>
        <w:t xml:space="preserve">frame </w:t>
      </w:r>
      <w:r>
        <w:t xml:space="preserve">kurang dari apa yang penulis harapkan. Dan jika video kurang dari 10 detik diproses maka akan menghasilkan </w:t>
      </w:r>
      <w:r>
        <w:rPr>
          <w:i/>
        </w:rPr>
        <w:t xml:space="preserve">error </w:t>
      </w:r>
      <w:r>
        <w:t>namun tidak berpengaruh terhad</w:t>
      </w:r>
      <w:r w:rsidR="002839BC">
        <w:t>a</w:t>
      </w:r>
      <w:r>
        <w:t xml:space="preserve">p sistem secara keseluruhan hanya berpengatuh terhadap jumlah </w:t>
      </w:r>
      <w:r w:rsidRPr="002839BC">
        <w:rPr>
          <w:i/>
        </w:rPr>
        <w:t>dataset</w:t>
      </w:r>
      <w:r>
        <w:t xml:space="preserve"> saja.</w:t>
      </w:r>
    </w:p>
    <w:p w14:paraId="44D7125C" w14:textId="77777777" w:rsidR="00D5071B" w:rsidRDefault="00D5071B" w:rsidP="00D5071B">
      <w:pPr>
        <w:pStyle w:val="Heading1"/>
      </w:pPr>
      <w:r>
        <w:lastRenderedPageBreak/>
        <w:br/>
      </w:r>
      <w:bookmarkStart w:id="179" w:name="_Toc82813354"/>
      <w:r>
        <w:t>KESIMPULAN DAN SARAN</w:t>
      </w:r>
      <w:bookmarkEnd w:id="179"/>
    </w:p>
    <w:p w14:paraId="26898015" w14:textId="3FDC0FD4" w:rsidR="002359C5" w:rsidRDefault="00411B35" w:rsidP="002359C5">
      <w:pPr>
        <w:pStyle w:val="Heading2"/>
      </w:pPr>
      <w:bookmarkStart w:id="180" w:name="_Toc82813355"/>
      <w:r>
        <w:t>Kesimpulan</w:t>
      </w:r>
      <w:bookmarkEnd w:id="180"/>
    </w:p>
    <w:p w14:paraId="2DA9BE89" w14:textId="77777777" w:rsidR="002359C5" w:rsidRPr="002359C5" w:rsidRDefault="002359C5" w:rsidP="002359C5">
      <w:pPr>
        <w:pStyle w:val="base"/>
      </w:pPr>
    </w:p>
    <w:p w14:paraId="66D6E7F1" w14:textId="0DEE3FF5"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81" w:name="_Toc82813356"/>
      <w:r>
        <w:t>Saran</w:t>
      </w:r>
      <w:bookmarkEnd w:id="181"/>
    </w:p>
    <w:p w14:paraId="06CBD376" w14:textId="37681BCB" w:rsidR="00D5071B" w:rsidRDefault="00D5071B" w:rsidP="00D5071B">
      <w:pPr>
        <w:pStyle w:val="Heading1"/>
        <w:numPr>
          <w:ilvl w:val="0"/>
          <w:numId w:val="0"/>
        </w:numPr>
      </w:pPr>
      <w:bookmarkStart w:id="182" w:name="_Toc82813357"/>
      <w:r>
        <w:lastRenderedPageBreak/>
        <w:t>DAFTAR PUSTAKA</w:t>
      </w:r>
      <w:bookmarkEnd w:id="182"/>
    </w:p>
    <w:p w14:paraId="01C61455" w14:textId="06246BAC" w:rsidR="006F7497" w:rsidRPr="006F7497" w:rsidRDefault="004C6654"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6F7497" w:rsidRPr="006F7497">
        <w:rPr>
          <w:rFonts w:ascii="Times New Roman" w:hAnsi="Times New Roman" w:cs="Times New Roman"/>
          <w:noProof/>
          <w:sz w:val="24"/>
          <w:szCs w:val="24"/>
        </w:rPr>
        <w:t>[1]</w:t>
      </w:r>
      <w:r w:rsidR="006F7497" w:rsidRPr="006F7497">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706BF7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2]</w:t>
      </w:r>
      <w:r w:rsidRPr="006F7497">
        <w:rPr>
          <w:rFonts w:ascii="Times New Roman" w:hAnsi="Times New Roman" w:cs="Times New Roman"/>
          <w:noProof/>
          <w:sz w:val="24"/>
          <w:szCs w:val="24"/>
        </w:rPr>
        <w:tab/>
        <w:t>WHO, “Transmisi SARS-CoV-2: implikasi terhadap kewaspadaan pencegahan infeksi,” pp. 1–10, 2020.</w:t>
      </w:r>
    </w:p>
    <w:p w14:paraId="48EB459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3]</w:t>
      </w:r>
      <w:r w:rsidRPr="006F7497">
        <w:rPr>
          <w:rFonts w:ascii="Times New Roman" w:hAnsi="Times New Roman" w:cs="Times New Roman"/>
          <w:noProof/>
          <w:sz w:val="24"/>
          <w:szCs w:val="24"/>
        </w:rPr>
        <w:tab/>
        <w:t xml:space="preserve">V. Bruce and A. Young, “Understanding face recognition,” </w:t>
      </w:r>
      <w:r w:rsidRPr="006F7497">
        <w:rPr>
          <w:rFonts w:ascii="Times New Roman" w:hAnsi="Times New Roman" w:cs="Times New Roman"/>
          <w:i/>
          <w:iCs/>
          <w:noProof/>
          <w:sz w:val="24"/>
          <w:szCs w:val="24"/>
        </w:rPr>
        <w:t>Br. J. Psychol.</w:t>
      </w:r>
      <w:r w:rsidRPr="006F7497">
        <w:rPr>
          <w:rFonts w:ascii="Times New Roman" w:hAnsi="Times New Roman" w:cs="Times New Roman"/>
          <w:noProof/>
          <w:sz w:val="24"/>
          <w:szCs w:val="24"/>
        </w:rPr>
        <w:t>, vol. 77, no. 3, pp. 305–327, 1986, doi: 10.1111/j.2044-8295.1986.tb02199.x.</w:t>
      </w:r>
    </w:p>
    <w:p w14:paraId="04D9A62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4]</w:t>
      </w:r>
      <w:r w:rsidRPr="006F7497">
        <w:rPr>
          <w:rFonts w:ascii="Times New Roman" w:hAnsi="Times New Roman" w:cs="Times New Roman"/>
          <w:noProof/>
          <w:sz w:val="24"/>
          <w:szCs w:val="24"/>
        </w:rPr>
        <w:tab/>
        <w:t xml:space="preserve">Q. Mutiara and E. Prasetyo, “Perbandingan Metode Eigenface, Fisherface, dan LBPH pada Sistem Pengenalan Wajah,” </w:t>
      </w:r>
      <w:r w:rsidRPr="006F7497">
        <w:rPr>
          <w:rFonts w:ascii="Times New Roman" w:hAnsi="Times New Roman" w:cs="Times New Roman"/>
          <w:i/>
          <w:iCs/>
          <w:noProof/>
          <w:sz w:val="24"/>
          <w:szCs w:val="24"/>
        </w:rPr>
        <w:t>J. Ilm. Komputasi</w:t>
      </w:r>
      <w:r w:rsidRPr="006F7497">
        <w:rPr>
          <w:rFonts w:ascii="Times New Roman" w:hAnsi="Times New Roman" w:cs="Times New Roman"/>
          <w:noProof/>
          <w:sz w:val="24"/>
          <w:szCs w:val="24"/>
        </w:rPr>
        <w:t>, vol. 18, no. 4, 2019, doi: 10.32409/jikstik.18.4.2675.</w:t>
      </w:r>
    </w:p>
    <w:p w14:paraId="2CC7AFAF"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5]</w:t>
      </w:r>
      <w:r w:rsidRPr="006F7497">
        <w:rPr>
          <w:rFonts w:ascii="Times New Roman" w:hAnsi="Times New Roman" w:cs="Times New Roman"/>
          <w:noProof/>
          <w:sz w:val="24"/>
          <w:szCs w:val="24"/>
        </w:rPr>
        <w:tab/>
        <w:t xml:space="preserve">Sugiyono, </w:t>
      </w:r>
      <w:r w:rsidRPr="006F7497">
        <w:rPr>
          <w:rFonts w:ascii="Times New Roman" w:hAnsi="Times New Roman" w:cs="Times New Roman"/>
          <w:i/>
          <w:iCs/>
          <w:noProof/>
          <w:sz w:val="24"/>
          <w:szCs w:val="24"/>
        </w:rPr>
        <w:t>Metode Penelitian Kuantitatif, Kualitatif, dan Tindakan</w:t>
      </w:r>
      <w:r w:rsidRPr="006F7497">
        <w:rPr>
          <w:rFonts w:ascii="Times New Roman" w:hAnsi="Times New Roman" w:cs="Times New Roman"/>
          <w:noProof/>
          <w:sz w:val="24"/>
          <w:szCs w:val="24"/>
        </w:rPr>
        <w:t>. 2012.</w:t>
      </w:r>
    </w:p>
    <w:p w14:paraId="03ABA90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6]</w:t>
      </w:r>
      <w:r w:rsidRPr="006F7497">
        <w:rPr>
          <w:rFonts w:ascii="Times New Roman" w:hAnsi="Times New Roman" w:cs="Times New Roman"/>
          <w:noProof/>
          <w:sz w:val="24"/>
          <w:szCs w:val="24"/>
        </w:rPr>
        <w:tab/>
        <w:t xml:space="preserve">H. Hasanah, “TEKNIK-TEKNIK OBSERVASI (Sebuah Alternatif Metode Pengumpulan Data Kualitatif Ilmu-ilmu Sosial),” </w:t>
      </w:r>
      <w:r w:rsidRPr="006F7497">
        <w:rPr>
          <w:rFonts w:ascii="Times New Roman" w:hAnsi="Times New Roman" w:cs="Times New Roman"/>
          <w:i/>
          <w:iCs/>
          <w:noProof/>
          <w:sz w:val="24"/>
          <w:szCs w:val="24"/>
        </w:rPr>
        <w:t>At-Taqaddum</w:t>
      </w:r>
      <w:r w:rsidRPr="006F7497">
        <w:rPr>
          <w:rFonts w:ascii="Times New Roman" w:hAnsi="Times New Roman" w:cs="Times New Roman"/>
          <w:noProof/>
          <w:sz w:val="24"/>
          <w:szCs w:val="24"/>
        </w:rPr>
        <w:t>, vol. 8, no. 1, p. 21, 2017, doi: 10.21580/at.v8i1.1163.</w:t>
      </w:r>
    </w:p>
    <w:p w14:paraId="6B809DA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7]</w:t>
      </w:r>
      <w:r w:rsidRPr="006F7497">
        <w:rPr>
          <w:rFonts w:ascii="Times New Roman" w:hAnsi="Times New Roman" w:cs="Times New Roman"/>
          <w:noProof/>
          <w:sz w:val="24"/>
          <w:szCs w:val="24"/>
        </w:rPr>
        <w:tab/>
        <w:t xml:space="preserve">A. Mirzaqon, “Studi Kepustakaan Mengenai Landasan Teori Dan Praktik Konseling Expressive Writing Library,” </w:t>
      </w:r>
      <w:r w:rsidRPr="006F7497">
        <w:rPr>
          <w:rFonts w:ascii="Times New Roman" w:hAnsi="Times New Roman" w:cs="Times New Roman"/>
          <w:i/>
          <w:iCs/>
          <w:noProof/>
          <w:sz w:val="24"/>
          <w:szCs w:val="24"/>
        </w:rPr>
        <w:t>J. BK UNESA</w:t>
      </w:r>
      <w:r w:rsidRPr="006F7497">
        <w:rPr>
          <w:rFonts w:ascii="Times New Roman" w:hAnsi="Times New Roman" w:cs="Times New Roman"/>
          <w:noProof/>
          <w:sz w:val="24"/>
          <w:szCs w:val="24"/>
        </w:rPr>
        <w:t>, no. 1, pp. 1–8, 2018.</w:t>
      </w:r>
    </w:p>
    <w:p w14:paraId="402CF24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8]</w:t>
      </w:r>
      <w:r w:rsidRPr="006F7497">
        <w:rPr>
          <w:rFonts w:ascii="Times New Roman" w:hAnsi="Times New Roman" w:cs="Times New Roman"/>
          <w:noProof/>
          <w:sz w:val="24"/>
          <w:szCs w:val="24"/>
        </w:rPr>
        <w:tab/>
        <w:t xml:space="preserve">S. Z. Li and A. K. Jain, </w:t>
      </w:r>
      <w:r w:rsidRPr="006F7497">
        <w:rPr>
          <w:rFonts w:ascii="Times New Roman" w:hAnsi="Times New Roman" w:cs="Times New Roman"/>
          <w:i/>
          <w:iCs/>
          <w:noProof/>
          <w:sz w:val="24"/>
          <w:szCs w:val="24"/>
        </w:rPr>
        <w:t>Handbook of Face Recognition</w:t>
      </w:r>
      <w:r w:rsidRPr="006F7497">
        <w:rPr>
          <w:rFonts w:ascii="Times New Roman" w:hAnsi="Times New Roman" w:cs="Times New Roman"/>
          <w:noProof/>
          <w:sz w:val="24"/>
          <w:szCs w:val="24"/>
        </w:rPr>
        <w:t>. 2005.</w:t>
      </w:r>
    </w:p>
    <w:p w14:paraId="175742C5"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9]</w:t>
      </w:r>
      <w:r w:rsidRPr="006F7497">
        <w:rPr>
          <w:rFonts w:ascii="Times New Roman" w:hAnsi="Times New Roman" w:cs="Times New Roman"/>
          <w:noProof/>
          <w:sz w:val="24"/>
          <w:szCs w:val="24"/>
        </w:rPr>
        <w:tab/>
        <w:t xml:space="preserve">H. Jaya </w:t>
      </w:r>
      <w:r w:rsidRPr="006F7497">
        <w:rPr>
          <w:rFonts w:ascii="Times New Roman" w:hAnsi="Times New Roman" w:cs="Times New Roman"/>
          <w:i/>
          <w:iCs/>
          <w:noProof/>
          <w:sz w:val="24"/>
          <w:szCs w:val="24"/>
        </w:rPr>
        <w:t>et al.</w:t>
      </w:r>
      <w:r w:rsidRPr="006F7497">
        <w:rPr>
          <w:rFonts w:ascii="Times New Roman" w:hAnsi="Times New Roman" w:cs="Times New Roman"/>
          <w:noProof/>
          <w:sz w:val="24"/>
          <w:szCs w:val="24"/>
        </w:rPr>
        <w:t xml:space="preserve">, </w:t>
      </w:r>
      <w:r w:rsidRPr="006F7497">
        <w:rPr>
          <w:rFonts w:ascii="Times New Roman" w:hAnsi="Times New Roman" w:cs="Times New Roman"/>
          <w:i/>
          <w:iCs/>
          <w:noProof/>
          <w:sz w:val="24"/>
          <w:szCs w:val="24"/>
        </w:rPr>
        <w:t>Kecerdasan Buatan</w:t>
      </w:r>
      <w:r w:rsidRPr="006F7497">
        <w:rPr>
          <w:rFonts w:ascii="Times New Roman" w:hAnsi="Times New Roman" w:cs="Times New Roman"/>
          <w:noProof/>
          <w:sz w:val="24"/>
          <w:szCs w:val="24"/>
        </w:rPr>
        <w:t>, vol. 53, no. 9. 2018.</w:t>
      </w:r>
    </w:p>
    <w:p w14:paraId="09A9432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lastRenderedPageBreak/>
        <w:t>[10]</w:t>
      </w:r>
      <w:r w:rsidRPr="006F7497">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6F7497">
        <w:rPr>
          <w:rFonts w:ascii="Times New Roman" w:hAnsi="Times New Roman" w:cs="Times New Roman"/>
          <w:i/>
          <w:iCs/>
          <w:noProof/>
          <w:sz w:val="24"/>
          <w:szCs w:val="24"/>
        </w:rPr>
        <w:t>2018 Int. Conf. Artif. Intell. Big Data</w:t>
      </w:r>
      <w:r w:rsidRPr="006F7497">
        <w:rPr>
          <w:rFonts w:ascii="Times New Roman" w:hAnsi="Times New Roman" w:cs="Times New Roman"/>
          <w:noProof/>
          <w:sz w:val="24"/>
          <w:szCs w:val="24"/>
        </w:rPr>
        <w:t>, no. October 2019, pp. 144–147, 2018, doi: 10.1109/ICAIBD.2018.8396183.</w:t>
      </w:r>
    </w:p>
    <w:p w14:paraId="3D8202DD"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1]</w:t>
      </w:r>
      <w:r w:rsidRPr="006F7497">
        <w:rPr>
          <w:rFonts w:ascii="Times New Roman" w:hAnsi="Times New Roman" w:cs="Times New Roman"/>
          <w:noProof/>
          <w:sz w:val="24"/>
          <w:szCs w:val="24"/>
        </w:rPr>
        <w:tab/>
        <w:t xml:space="preserve">A. P. Singh, S. S. Manvi, P. Nimbal, and G. K. Shyam, “Face recognition system based on LBPH algorithm,” </w:t>
      </w:r>
      <w:r w:rsidRPr="006F7497">
        <w:rPr>
          <w:rFonts w:ascii="Times New Roman" w:hAnsi="Times New Roman" w:cs="Times New Roman"/>
          <w:i/>
          <w:iCs/>
          <w:noProof/>
          <w:sz w:val="24"/>
          <w:szCs w:val="24"/>
        </w:rPr>
        <w:t>Int. J. Eng. Adv. Technol.</w:t>
      </w:r>
      <w:r w:rsidRPr="006F7497">
        <w:rPr>
          <w:rFonts w:ascii="Times New Roman" w:hAnsi="Times New Roman" w:cs="Times New Roman"/>
          <w:noProof/>
          <w:sz w:val="24"/>
          <w:szCs w:val="24"/>
        </w:rPr>
        <w:t>, vol. 8, no. 5 Special Issue, pp. 26–30, 2019.</w:t>
      </w:r>
    </w:p>
    <w:p w14:paraId="3FB4AE01"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2]</w:t>
      </w:r>
      <w:r w:rsidRPr="006F7497">
        <w:rPr>
          <w:rFonts w:ascii="Times New Roman" w:hAnsi="Times New Roman" w:cs="Times New Roman"/>
          <w:noProof/>
          <w:sz w:val="24"/>
          <w:szCs w:val="24"/>
        </w:rPr>
        <w:tab/>
        <w:t xml:space="preserve">D. A. Wahyudi and I. H. Kartowisastro, “Menghitung Kecepatan Menggunakan Computer Vision,” </w:t>
      </w:r>
      <w:r w:rsidRPr="006F7497">
        <w:rPr>
          <w:rFonts w:ascii="Times New Roman" w:hAnsi="Times New Roman" w:cs="Times New Roman"/>
          <w:i/>
          <w:iCs/>
          <w:noProof/>
          <w:sz w:val="24"/>
          <w:szCs w:val="24"/>
        </w:rPr>
        <w:t>J. Tenik Komput.</w:t>
      </w:r>
      <w:r w:rsidRPr="006F7497">
        <w:rPr>
          <w:rFonts w:ascii="Times New Roman" w:hAnsi="Times New Roman" w:cs="Times New Roman"/>
          <w:noProof/>
          <w:sz w:val="24"/>
          <w:szCs w:val="24"/>
        </w:rPr>
        <w:t>, vol. 19, no. 2, pp. 89–101, 2011.</w:t>
      </w:r>
    </w:p>
    <w:p w14:paraId="11842E6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3]</w:t>
      </w:r>
      <w:r w:rsidRPr="006F7497">
        <w:rPr>
          <w:rFonts w:ascii="Times New Roman" w:hAnsi="Times New Roman" w:cs="Times New Roman"/>
          <w:noProof/>
          <w:sz w:val="24"/>
          <w:szCs w:val="24"/>
        </w:rPr>
        <w:tab/>
        <w:t>E. Gorelik, “Cloud Computing Models,” 2013.</w:t>
      </w:r>
    </w:p>
    <w:p w14:paraId="16F54804"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4]</w:t>
      </w:r>
      <w:r w:rsidRPr="006F7497">
        <w:rPr>
          <w:rFonts w:ascii="Times New Roman" w:hAnsi="Times New Roman" w:cs="Times New Roman"/>
          <w:noProof/>
          <w:sz w:val="24"/>
          <w:szCs w:val="24"/>
        </w:rPr>
        <w:tab/>
        <w:t xml:space="preserve">R. S. Pressman, </w:t>
      </w:r>
      <w:r w:rsidRPr="006F7497">
        <w:rPr>
          <w:rFonts w:ascii="Times New Roman" w:hAnsi="Times New Roman" w:cs="Times New Roman"/>
          <w:i/>
          <w:iCs/>
          <w:noProof/>
          <w:sz w:val="24"/>
          <w:szCs w:val="24"/>
        </w:rPr>
        <w:t>Software Quality Engineering: A Practitioner’s Approach</w:t>
      </w:r>
      <w:r w:rsidRPr="006F7497">
        <w:rPr>
          <w:rFonts w:ascii="Times New Roman" w:hAnsi="Times New Roman" w:cs="Times New Roman"/>
          <w:noProof/>
          <w:sz w:val="24"/>
          <w:szCs w:val="24"/>
        </w:rPr>
        <w:t>, vol. 9781118592. 2014.</w:t>
      </w:r>
    </w:p>
    <w:p w14:paraId="5AD87B1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5]</w:t>
      </w:r>
      <w:r w:rsidRPr="006F7497">
        <w:rPr>
          <w:rFonts w:ascii="Times New Roman" w:hAnsi="Times New Roman" w:cs="Times New Roman"/>
          <w:noProof/>
          <w:sz w:val="24"/>
          <w:szCs w:val="24"/>
        </w:rPr>
        <w:tab/>
        <w:t>D. S. M. Sc, M. Math, and D. Ph, “LOGIKA PEMROGRAMAN Disusun,” no. September, 2002.</w:t>
      </w:r>
    </w:p>
    <w:p w14:paraId="3DF6558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6]</w:t>
      </w:r>
      <w:r w:rsidRPr="006F7497">
        <w:rPr>
          <w:rFonts w:ascii="Times New Roman" w:hAnsi="Times New Roman" w:cs="Times New Roman"/>
          <w:noProof/>
          <w:sz w:val="24"/>
          <w:szCs w:val="24"/>
        </w:rPr>
        <w:tab/>
        <w:t xml:space="preserve">H. Bagir and B. E. Putro, “Analisis Perancangan Sistem Informasi Pergudangan di CV. Karya Nugraha,” </w:t>
      </w:r>
      <w:r w:rsidRPr="006F7497">
        <w:rPr>
          <w:rFonts w:ascii="Times New Roman" w:hAnsi="Times New Roman" w:cs="Times New Roman"/>
          <w:i/>
          <w:iCs/>
          <w:noProof/>
          <w:sz w:val="24"/>
          <w:szCs w:val="24"/>
        </w:rPr>
        <w:t>J. Media Tek. dan Sist. Ind.</w:t>
      </w:r>
      <w:r w:rsidRPr="006F7497">
        <w:rPr>
          <w:rFonts w:ascii="Times New Roman" w:hAnsi="Times New Roman" w:cs="Times New Roman"/>
          <w:noProof/>
          <w:sz w:val="24"/>
          <w:szCs w:val="24"/>
        </w:rPr>
        <w:t>, vol. 2, no. 1, p. 30, 2018, doi: 10.35194/jmtsi.v2i1.274.</w:t>
      </w:r>
    </w:p>
    <w:p w14:paraId="2E3BFCC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7]</w:t>
      </w:r>
      <w:r w:rsidRPr="006F7497">
        <w:rPr>
          <w:rFonts w:ascii="Times New Roman" w:hAnsi="Times New Roman" w:cs="Times New Roman"/>
          <w:noProof/>
          <w:sz w:val="24"/>
          <w:szCs w:val="24"/>
        </w:rPr>
        <w:tab/>
        <w:t>“Data Flow Diagram (DFD)s: An Agile Introduction.” http://www.agilemodeling.com/artifacts/dataFlowDiagram.htm (accessed Jun. 14, 2021).</w:t>
      </w:r>
    </w:p>
    <w:p w14:paraId="4E5D24E0"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rPr>
      </w:pPr>
      <w:r w:rsidRPr="006F7497">
        <w:rPr>
          <w:rFonts w:ascii="Times New Roman" w:hAnsi="Times New Roman" w:cs="Times New Roman"/>
          <w:noProof/>
          <w:sz w:val="24"/>
          <w:szCs w:val="24"/>
        </w:rPr>
        <w:lastRenderedPageBreak/>
        <w:t>[18]</w:t>
      </w:r>
      <w:r w:rsidRPr="006F7497">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183" w:name="_Toc82813358"/>
      <w:r>
        <w:t>LAMPIRAN-LAMPIRAN</w:t>
      </w:r>
      <w:bookmarkEnd w:id="183"/>
    </w:p>
    <w:p w14:paraId="61B406E0" w14:textId="77777777" w:rsidR="00846753" w:rsidRDefault="00846753">
      <w:pPr>
        <w:rPr>
          <w:rFonts w:ascii="Times New Roman" w:hAnsi="Times New Roman" w:cs="Times New Roman"/>
          <w:sz w:val="24"/>
          <w:szCs w:val="18"/>
        </w:rPr>
      </w:pPr>
      <w:r>
        <w:br w:type="page"/>
      </w:r>
    </w:p>
    <w:p w14:paraId="48B3A0DA" w14:textId="5BC2920A" w:rsidR="00846753" w:rsidRPr="00C134C3" w:rsidRDefault="00846753" w:rsidP="00846753">
      <w:pPr>
        <w:pStyle w:val="Caption"/>
        <w:ind w:left="0"/>
        <w:jc w:val="left"/>
        <w:rPr>
          <w:b/>
          <w:bCs/>
          <w:lang w:val="en-US"/>
        </w:rPr>
      </w:pPr>
      <w:bookmarkStart w:id="184" w:name="_Toc82849284"/>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7429A7">
        <w:rPr>
          <w:b/>
          <w:bCs/>
          <w:noProof/>
        </w:rPr>
        <w:t>1</w:t>
      </w:r>
      <w:r w:rsidRPr="00C134C3">
        <w:rPr>
          <w:b/>
          <w:bCs/>
        </w:rPr>
        <w:fldChar w:fldCharType="end"/>
      </w:r>
      <w:r w:rsidRPr="00C134C3">
        <w:rPr>
          <w:b/>
          <w:bCs/>
          <w:lang w:val="en-US"/>
        </w:rPr>
        <w:t xml:space="preserve"> Sintaks Membuat Dataset</w:t>
      </w:r>
      <w:bookmarkEnd w:id="184"/>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id = int(os.path.split(imagePath)[- 1].split('.')[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try:</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if __name__ == "__main__":</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2030ECD7" w14:textId="029EC1EF"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5ACF416C" w:rsidR="00846753" w:rsidRPr="00C134C3" w:rsidRDefault="00846753" w:rsidP="00846753">
      <w:pPr>
        <w:pStyle w:val="Caption"/>
        <w:ind w:left="0"/>
        <w:jc w:val="left"/>
        <w:rPr>
          <w:b/>
          <w:bCs/>
          <w:lang w:val="en-US"/>
        </w:rPr>
      </w:pPr>
      <w:bookmarkStart w:id="185" w:name="_Toc82849285"/>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7429A7">
        <w:rPr>
          <w:b/>
          <w:bCs/>
          <w:noProof/>
        </w:rPr>
        <w:t>2</w:t>
      </w:r>
      <w:r w:rsidRPr="00C134C3">
        <w:rPr>
          <w:b/>
          <w:bCs/>
        </w:rPr>
        <w:fldChar w:fldCharType="end"/>
      </w:r>
      <w:r w:rsidRPr="00C134C3">
        <w:rPr>
          <w:b/>
          <w:bCs/>
          <w:lang w:val="en-US"/>
        </w:rPr>
        <w:t xml:space="preserve"> </w:t>
      </w:r>
      <w:r w:rsidR="007107FF">
        <w:rPr>
          <w:b/>
          <w:bCs/>
          <w:lang w:val="en-US"/>
        </w:rPr>
        <w:t xml:space="preserve">Sintaks </w:t>
      </w:r>
      <w:r w:rsidRPr="00C134C3">
        <w:rPr>
          <w:b/>
          <w:bCs/>
          <w:lang w:val="en-US"/>
        </w:rPr>
        <w:t>Membuat Model</w:t>
      </w:r>
      <w:bookmarkEnd w:id="185"/>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0A783146" w14:textId="41797DFC" w:rsidR="00846753" w:rsidRPr="007C732D" w:rsidRDefault="00846753" w:rsidP="007C732D">
            <w:pPr>
              <w:pStyle w:val="PlainText"/>
              <w:rPr>
                <w:rFonts w:ascii="Courier New" w:hAnsi="Courier New" w:cs="Courier New"/>
              </w:rPr>
            </w:pPr>
          </w:p>
          <w:p w14:paraId="0A783146" w14:textId="41797DFC"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lastRenderedPageBreak/>
        <w:br w:type="page"/>
      </w:r>
    </w:p>
    <w:p w14:paraId="00756136" w14:textId="0C256FDE" w:rsidR="00B326EF" w:rsidRDefault="00B326EF" w:rsidP="00B326EF">
      <w:pPr>
        <w:pStyle w:val="base"/>
        <w:ind w:left="0" w:firstLine="0"/>
      </w:pPr>
    </w:p>
    <w:p w14:paraId="35C9C4E9" w14:textId="16063A2C" w:rsidR="00846753" w:rsidRPr="00C134C3" w:rsidRDefault="00846753" w:rsidP="00846753">
      <w:pPr>
        <w:pStyle w:val="Caption"/>
        <w:ind w:left="0"/>
        <w:jc w:val="left"/>
        <w:rPr>
          <w:b/>
          <w:bCs/>
          <w:lang w:val="en-US"/>
        </w:rPr>
      </w:pPr>
      <w:bookmarkStart w:id="186" w:name="_Toc82849286"/>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7429A7">
        <w:rPr>
          <w:b/>
          <w:bCs/>
          <w:noProof/>
        </w:rPr>
        <w:t>3</w:t>
      </w:r>
      <w:r w:rsidRPr="00C134C3">
        <w:rPr>
          <w:b/>
          <w:bCs/>
        </w:rPr>
        <w:fldChar w:fldCharType="end"/>
      </w:r>
      <w:r w:rsidRPr="00C134C3">
        <w:rPr>
          <w:b/>
          <w:bCs/>
          <w:lang w:val="en-US"/>
        </w:rPr>
        <w:t xml:space="preserve"> Sintaks Pengenalan Wajah</w:t>
      </w:r>
      <w:bookmarkEnd w:id="186"/>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3591B176" w:rsidR="00C134C3" w:rsidRPr="00C134C3" w:rsidRDefault="00C134C3" w:rsidP="00C134C3">
      <w:pPr>
        <w:pStyle w:val="Caption"/>
        <w:ind w:left="0"/>
        <w:jc w:val="left"/>
        <w:rPr>
          <w:b/>
          <w:bCs/>
          <w:lang w:val="en-US"/>
        </w:rPr>
      </w:pPr>
      <w:bookmarkStart w:id="187" w:name="_Toc82849287"/>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7429A7">
        <w:rPr>
          <w:b/>
          <w:bCs/>
          <w:noProof/>
        </w:rPr>
        <w:t>4</w:t>
      </w:r>
      <w:r w:rsidRPr="00C134C3">
        <w:rPr>
          <w:b/>
          <w:bCs/>
        </w:rPr>
        <w:fldChar w:fldCharType="end"/>
      </w:r>
      <w:r w:rsidRPr="00C134C3">
        <w:rPr>
          <w:b/>
          <w:bCs/>
          <w:lang w:val="en-US"/>
        </w:rPr>
        <w:t xml:space="preserve"> </w:t>
      </w:r>
      <w:r w:rsidR="007107FF">
        <w:rPr>
          <w:b/>
          <w:bCs/>
          <w:lang w:val="en-US"/>
        </w:rPr>
        <w:t xml:space="preserve">Sintaks </w:t>
      </w:r>
      <w:r w:rsidRPr="00C134C3">
        <w:rPr>
          <w:b/>
          <w:bCs/>
        </w:rPr>
        <w:t>Server Pengenalan Wajah</w:t>
      </w:r>
      <w:bookmarkEnd w:id="187"/>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6E19025D" w:rsidR="007107FF" w:rsidRPr="007107FF" w:rsidRDefault="007107FF" w:rsidP="007107FF">
      <w:pPr>
        <w:pStyle w:val="Caption"/>
        <w:ind w:left="0"/>
        <w:jc w:val="left"/>
        <w:rPr>
          <w:b/>
          <w:bCs/>
          <w:lang w:val="en-US"/>
        </w:rPr>
      </w:pPr>
      <w:bookmarkStart w:id="188" w:name="_Toc82849288"/>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7429A7">
        <w:rPr>
          <w:b/>
          <w:bCs/>
          <w:noProof/>
        </w:rPr>
        <w:t>5</w:t>
      </w:r>
      <w:r w:rsidRPr="007107FF">
        <w:rPr>
          <w:b/>
          <w:bCs/>
        </w:rPr>
        <w:fldChar w:fldCharType="end"/>
      </w:r>
      <w:r w:rsidRPr="007107FF">
        <w:rPr>
          <w:b/>
          <w:bCs/>
          <w:lang w:val="en-US"/>
        </w:rPr>
        <w:t xml:space="preserve"> </w:t>
      </w:r>
      <w:r w:rsidRPr="007107FF">
        <w:rPr>
          <w:b/>
          <w:bCs/>
        </w:rPr>
        <w:t>Hasil Pengujian Gambar Acak</w:t>
      </w:r>
      <w:bookmarkEnd w:id="188"/>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324E84FA" w:rsidR="007107FF" w:rsidRPr="007107FF" w:rsidRDefault="007107FF" w:rsidP="007107FF">
      <w:pPr>
        <w:pStyle w:val="Caption"/>
        <w:ind w:left="0"/>
        <w:jc w:val="left"/>
        <w:rPr>
          <w:b/>
          <w:bCs/>
          <w:lang w:val="en-US"/>
        </w:rPr>
      </w:pPr>
      <w:bookmarkStart w:id="189" w:name="_Toc82849289"/>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7429A7">
        <w:rPr>
          <w:b/>
          <w:bCs/>
          <w:noProof/>
        </w:rPr>
        <w:t>6</w:t>
      </w:r>
      <w:r w:rsidRPr="007107FF">
        <w:rPr>
          <w:b/>
          <w:bCs/>
        </w:rPr>
        <w:fldChar w:fldCharType="end"/>
      </w:r>
      <w:r w:rsidRPr="007107FF">
        <w:rPr>
          <w:b/>
          <w:bCs/>
          <w:lang w:val="en-US"/>
        </w:rPr>
        <w:t xml:space="preserve"> </w:t>
      </w:r>
      <w:r w:rsidRPr="007107FF">
        <w:rPr>
          <w:b/>
          <w:bCs/>
        </w:rPr>
        <w:t>Pengujian Dengan Id Diketahui</w:t>
      </w:r>
      <w:bookmarkEnd w:id="1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7107F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0342D8" w14:textId="77777777" w:rsidTr="007107F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4C452B6" w14:textId="77777777" w:rsidTr="007107F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7107F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27BA21E" w14:textId="77777777" w:rsidTr="007107F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616BF002" w:rsidR="007107FF" w:rsidRPr="007107FF" w:rsidRDefault="007107FF" w:rsidP="007107FF">
      <w:pPr>
        <w:pStyle w:val="Caption"/>
        <w:ind w:left="0"/>
        <w:jc w:val="left"/>
        <w:rPr>
          <w:b/>
          <w:bCs/>
          <w:lang w:val="en-US"/>
        </w:rPr>
      </w:pPr>
      <w:bookmarkStart w:id="190" w:name="_Toc82849290"/>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7429A7">
        <w:rPr>
          <w:b/>
          <w:bCs/>
          <w:noProof/>
        </w:rPr>
        <w:t>7</w:t>
      </w:r>
      <w:r w:rsidRPr="007107FF">
        <w:rPr>
          <w:b/>
          <w:bCs/>
        </w:rPr>
        <w:fldChar w:fldCharType="end"/>
      </w:r>
      <w:r w:rsidRPr="007107FF">
        <w:rPr>
          <w:b/>
          <w:bCs/>
          <w:lang w:val="en-US"/>
        </w:rPr>
        <w:t xml:space="preserve"> </w:t>
      </w:r>
      <w:r w:rsidRPr="007107FF">
        <w:rPr>
          <w:b/>
          <w:bCs/>
        </w:rPr>
        <w:t>Hasil pengujian Muka Senyum</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Id Pengguna</w:t>
            </w:r>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Hasil Prediksi</w:t>
            </w:r>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Prediksi</w:t>
            </w:r>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191"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192" w:name="_Hlk82848636"/>
            <w:bookmarkEnd w:id="191"/>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193"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192"/>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bookmarkEnd w:id="193"/>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60CDCDA3" w:rsidR="007107FF" w:rsidRPr="007107FF" w:rsidRDefault="007107FF" w:rsidP="007107FF">
      <w:pPr>
        <w:pStyle w:val="Caption"/>
        <w:ind w:left="0"/>
        <w:jc w:val="left"/>
        <w:rPr>
          <w:b/>
          <w:bCs/>
          <w:lang w:val="en-US"/>
        </w:rPr>
      </w:pPr>
      <w:bookmarkStart w:id="194" w:name="_Toc82849291"/>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7429A7">
        <w:rPr>
          <w:b/>
          <w:bCs/>
          <w:noProof/>
        </w:rPr>
        <w:t>8</w:t>
      </w:r>
      <w:r w:rsidRPr="007107FF">
        <w:rPr>
          <w:b/>
          <w:bCs/>
        </w:rPr>
        <w:fldChar w:fldCharType="end"/>
      </w:r>
      <w:r w:rsidRPr="007107FF">
        <w:rPr>
          <w:b/>
          <w:bCs/>
          <w:lang w:val="en-US"/>
        </w:rPr>
        <w:t xml:space="preserve"> </w:t>
      </w:r>
      <w:r w:rsidRPr="007107FF">
        <w:rPr>
          <w:b/>
          <w:bCs/>
        </w:rPr>
        <w:t>Hasil pengujian Muka Datar</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195"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196"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bookmarkEnd w:id="195"/>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196"/>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86136" w14:textId="77777777" w:rsidR="0027098E" w:rsidRDefault="0027098E" w:rsidP="00F61267">
      <w:pPr>
        <w:spacing w:after="0" w:line="240" w:lineRule="auto"/>
      </w:pPr>
      <w:r>
        <w:separator/>
      </w:r>
    </w:p>
  </w:endnote>
  <w:endnote w:type="continuationSeparator" w:id="0">
    <w:p w14:paraId="4DC60EF9" w14:textId="77777777" w:rsidR="0027098E" w:rsidRDefault="0027098E"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96712D" w14:textId="77777777" w:rsidR="0027098E" w:rsidRDefault="0027098E" w:rsidP="00F61267">
      <w:pPr>
        <w:spacing w:after="0" w:line="240" w:lineRule="auto"/>
      </w:pPr>
      <w:r>
        <w:separator/>
      </w:r>
    </w:p>
  </w:footnote>
  <w:footnote w:type="continuationSeparator" w:id="0">
    <w:p w14:paraId="36853FB1" w14:textId="77777777" w:rsidR="0027098E" w:rsidRDefault="0027098E"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0"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1"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4"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7F24466"/>
    <w:multiLevelType w:val="multilevel"/>
    <w:tmpl w:val="D570C55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6"/>
  </w:num>
  <w:num w:numId="4">
    <w:abstractNumId w:val="3"/>
  </w:num>
  <w:num w:numId="5">
    <w:abstractNumId w:val="1"/>
  </w:num>
  <w:num w:numId="6">
    <w:abstractNumId w:val="7"/>
  </w:num>
  <w:num w:numId="7">
    <w:abstractNumId w:val="17"/>
  </w:num>
  <w:num w:numId="8">
    <w:abstractNumId w:val="16"/>
  </w:num>
  <w:num w:numId="9">
    <w:abstractNumId w:val="15"/>
  </w:num>
  <w:num w:numId="10">
    <w:abstractNumId w:val="5"/>
  </w:num>
  <w:num w:numId="11">
    <w:abstractNumId w:val="4"/>
  </w:num>
  <w:num w:numId="12">
    <w:abstractNumId w:val="2"/>
  </w:num>
  <w:num w:numId="13">
    <w:abstractNumId w:val="12"/>
  </w:num>
  <w:num w:numId="14">
    <w:abstractNumId w:val="9"/>
  </w:num>
  <w:num w:numId="15">
    <w:abstractNumId w:val="0"/>
  </w:num>
  <w:num w:numId="16">
    <w:abstractNumId w:val="10"/>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DA4"/>
    <w:rsid w:val="00067BDE"/>
    <w:rsid w:val="00071DF9"/>
    <w:rsid w:val="00072BBB"/>
    <w:rsid w:val="00074C12"/>
    <w:rsid w:val="000835C2"/>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107C3"/>
    <w:rsid w:val="001307BF"/>
    <w:rsid w:val="00144E0A"/>
    <w:rsid w:val="00151ACC"/>
    <w:rsid w:val="001570E1"/>
    <w:rsid w:val="00162714"/>
    <w:rsid w:val="00186FFE"/>
    <w:rsid w:val="00191C0D"/>
    <w:rsid w:val="001A0796"/>
    <w:rsid w:val="001A12F7"/>
    <w:rsid w:val="001A2315"/>
    <w:rsid w:val="001B3D1C"/>
    <w:rsid w:val="001B5F95"/>
    <w:rsid w:val="001D684E"/>
    <w:rsid w:val="001E306E"/>
    <w:rsid w:val="001F06F4"/>
    <w:rsid w:val="002009B6"/>
    <w:rsid w:val="0020715E"/>
    <w:rsid w:val="00212252"/>
    <w:rsid w:val="002169D9"/>
    <w:rsid w:val="00216C84"/>
    <w:rsid w:val="0022210D"/>
    <w:rsid w:val="00222571"/>
    <w:rsid w:val="00223E6B"/>
    <w:rsid w:val="00224682"/>
    <w:rsid w:val="00234EFF"/>
    <w:rsid w:val="002359C5"/>
    <w:rsid w:val="0024071B"/>
    <w:rsid w:val="00244341"/>
    <w:rsid w:val="0024614C"/>
    <w:rsid w:val="002476C6"/>
    <w:rsid w:val="0025202C"/>
    <w:rsid w:val="00253907"/>
    <w:rsid w:val="00267841"/>
    <w:rsid w:val="0027098E"/>
    <w:rsid w:val="002710AA"/>
    <w:rsid w:val="002719FA"/>
    <w:rsid w:val="00271F52"/>
    <w:rsid w:val="0027266D"/>
    <w:rsid w:val="002839BC"/>
    <w:rsid w:val="00284C72"/>
    <w:rsid w:val="002871DE"/>
    <w:rsid w:val="00292AA2"/>
    <w:rsid w:val="002A3485"/>
    <w:rsid w:val="002A487F"/>
    <w:rsid w:val="002A752C"/>
    <w:rsid w:val="002B2BB8"/>
    <w:rsid w:val="002B43A8"/>
    <w:rsid w:val="002C4652"/>
    <w:rsid w:val="002D4DBC"/>
    <w:rsid w:val="002E49FE"/>
    <w:rsid w:val="002E53CD"/>
    <w:rsid w:val="002F495F"/>
    <w:rsid w:val="00310387"/>
    <w:rsid w:val="00311399"/>
    <w:rsid w:val="0031329B"/>
    <w:rsid w:val="00313855"/>
    <w:rsid w:val="00314417"/>
    <w:rsid w:val="003146C3"/>
    <w:rsid w:val="00320303"/>
    <w:rsid w:val="00321019"/>
    <w:rsid w:val="00322090"/>
    <w:rsid w:val="00326245"/>
    <w:rsid w:val="00331BBC"/>
    <w:rsid w:val="003334D0"/>
    <w:rsid w:val="003372D9"/>
    <w:rsid w:val="00345E36"/>
    <w:rsid w:val="00352BF9"/>
    <w:rsid w:val="00364C89"/>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B689D"/>
    <w:rsid w:val="004C002E"/>
    <w:rsid w:val="004C087F"/>
    <w:rsid w:val="004C0CD8"/>
    <w:rsid w:val="004C5785"/>
    <w:rsid w:val="004C6654"/>
    <w:rsid w:val="004F06F5"/>
    <w:rsid w:val="004F513A"/>
    <w:rsid w:val="00501B08"/>
    <w:rsid w:val="0050418E"/>
    <w:rsid w:val="00504F3E"/>
    <w:rsid w:val="0050688F"/>
    <w:rsid w:val="0051519C"/>
    <w:rsid w:val="00525549"/>
    <w:rsid w:val="005256DE"/>
    <w:rsid w:val="00537E32"/>
    <w:rsid w:val="00541E06"/>
    <w:rsid w:val="005463C7"/>
    <w:rsid w:val="005527A9"/>
    <w:rsid w:val="00553704"/>
    <w:rsid w:val="005557D9"/>
    <w:rsid w:val="00557AA5"/>
    <w:rsid w:val="0056088B"/>
    <w:rsid w:val="00566A28"/>
    <w:rsid w:val="0057652E"/>
    <w:rsid w:val="005823DC"/>
    <w:rsid w:val="00582F4F"/>
    <w:rsid w:val="00586F2A"/>
    <w:rsid w:val="005912A5"/>
    <w:rsid w:val="00592315"/>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4681"/>
    <w:rsid w:val="00614924"/>
    <w:rsid w:val="00624EA3"/>
    <w:rsid w:val="00633F88"/>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497"/>
    <w:rsid w:val="006F7FA3"/>
    <w:rsid w:val="0070772F"/>
    <w:rsid w:val="007107FF"/>
    <w:rsid w:val="00713B2B"/>
    <w:rsid w:val="007144FD"/>
    <w:rsid w:val="007222C2"/>
    <w:rsid w:val="007241BD"/>
    <w:rsid w:val="00734C28"/>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E011E"/>
    <w:rsid w:val="007E4A22"/>
    <w:rsid w:val="007E7552"/>
    <w:rsid w:val="007F2B59"/>
    <w:rsid w:val="007F73BB"/>
    <w:rsid w:val="00800BF6"/>
    <w:rsid w:val="0080127B"/>
    <w:rsid w:val="00806013"/>
    <w:rsid w:val="008110C3"/>
    <w:rsid w:val="00820B51"/>
    <w:rsid w:val="00820D7B"/>
    <w:rsid w:val="00823128"/>
    <w:rsid w:val="00826AFD"/>
    <w:rsid w:val="00826F17"/>
    <w:rsid w:val="008311CC"/>
    <w:rsid w:val="0083399D"/>
    <w:rsid w:val="00834509"/>
    <w:rsid w:val="008347A0"/>
    <w:rsid w:val="0083536D"/>
    <w:rsid w:val="00837168"/>
    <w:rsid w:val="00843AD1"/>
    <w:rsid w:val="00845451"/>
    <w:rsid w:val="00846753"/>
    <w:rsid w:val="008468E2"/>
    <w:rsid w:val="008520CD"/>
    <w:rsid w:val="0086002D"/>
    <w:rsid w:val="00864ADA"/>
    <w:rsid w:val="0087717C"/>
    <w:rsid w:val="00883AA1"/>
    <w:rsid w:val="00887378"/>
    <w:rsid w:val="00891AD1"/>
    <w:rsid w:val="00895EBB"/>
    <w:rsid w:val="00896D1B"/>
    <w:rsid w:val="008A007A"/>
    <w:rsid w:val="008A0E7B"/>
    <w:rsid w:val="008A3E4C"/>
    <w:rsid w:val="008B2743"/>
    <w:rsid w:val="008B4013"/>
    <w:rsid w:val="008B4B91"/>
    <w:rsid w:val="008B59FE"/>
    <w:rsid w:val="008D2036"/>
    <w:rsid w:val="008D3E96"/>
    <w:rsid w:val="008D71AF"/>
    <w:rsid w:val="008E2048"/>
    <w:rsid w:val="008E3EB9"/>
    <w:rsid w:val="008F0B85"/>
    <w:rsid w:val="00901339"/>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D0EE7"/>
    <w:rsid w:val="00AD4906"/>
    <w:rsid w:val="00AE2BF9"/>
    <w:rsid w:val="00AE3637"/>
    <w:rsid w:val="00AF5B66"/>
    <w:rsid w:val="00B01F3A"/>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96FB0"/>
    <w:rsid w:val="00DA33DB"/>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94AF0"/>
    <w:rsid w:val="00EA1405"/>
    <w:rsid w:val="00EA563E"/>
    <w:rsid w:val="00EA588A"/>
    <w:rsid w:val="00EB069B"/>
    <w:rsid w:val="00EB3951"/>
    <w:rsid w:val="00EC1F3B"/>
    <w:rsid w:val="00EC6ED9"/>
    <w:rsid w:val="00ED234A"/>
    <w:rsid w:val="00ED5BFB"/>
    <w:rsid w:val="00EE51CE"/>
    <w:rsid w:val="00EE674F"/>
    <w:rsid w:val="00EE7ACE"/>
    <w:rsid w:val="00F06F9E"/>
    <w:rsid w:val="00F15232"/>
    <w:rsid w:val="00F15E53"/>
    <w:rsid w:val="00F27A8E"/>
    <w:rsid w:val="00F3022A"/>
    <w:rsid w:val="00F41C72"/>
    <w:rsid w:val="00F43801"/>
    <w:rsid w:val="00F4398C"/>
    <w:rsid w:val="00F44F5A"/>
    <w:rsid w:val="00F56159"/>
    <w:rsid w:val="00F579B4"/>
    <w:rsid w:val="00F61267"/>
    <w:rsid w:val="00F83213"/>
    <w:rsid w:val="00F86DEE"/>
    <w:rsid w:val="00F93218"/>
    <w:rsid w:val="00F93743"/>
    <w:rsid w:val="00F954B2"/>
    <w:rsid w:val="00F965B8"/>
    <w:rsid w:val="00FA4B72"/>
    <w:rsid w:val="00FA4D90"/>
    <w:rsid w:val="00FA69B3"/>
    <w:rsid w:val="00FB0261"/>
    <w:rsid w:val="00FB08FE"/>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spacing w:before="240"/>
      <w:ind w:left="1701" w:firstLine="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7429A7"/>
    <w:pPr>
      <w:tabs>
        <w:tab w:val="right" w:leader="dot" w:pos="7927"/>
      </w:tabs>
      <w:spacing w:after="240" w:line="24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39</Pages>
  <Words>25162</Words>
  <Characters>143425</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10</cp:revision>
  <cp:lastPrinted>2021-09-18T02:31:00Z</cp:lastPrinted>
  <dcterms:created xsi:type="dcterms:W3CDTF">2021-09-17T14:46:00Z</dcterms:created>
  <dcterms:modified xsi:type="dcterms:W3CDTF">2021-09-1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